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2AC2" w:rsidRDefault="00182AC2" w:rsidP="0013621F">
      <w:pPr>
        <w:spacing w:line="480" w:lineRule="auto"/>
        <w:rPr>
          <w:rFonts w:ascii="Times New Roman" w:hAnsi="Times New Roman" w:cs="Times New Roman"/>
          <w:b/>
          <w:sz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</w:rPr>
        <w:t xml:space="preserve">Appendix S1. </w:t>
      </w:r>
      <w:r w:rsidRPr="00182AC2">
        <w:rPr>
          <w:rFonts w:ascii="Times New Roman" w:hAnsi="Times New Roman" w:cs="Times New Roman"/>
          <w:sz w:val="24"/>
        </w:rPr>
        <w:t>Full set of state process equations describing development of number of individuals in different states as a function of demographic rates.</w:t>
      </w:r>
    </w:p>
    <w:p w:rsidR="00660E61" w:rsidRDefault="00B62C89" w:rsidP="00660E61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o enable demographic stochasticity to be modelled, we used Poisson and binomial distributions to describe the dynamics of the true population size over time with a pre-breeding projection model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 "citationItems" : [ { "id" : "ITEM-1", "itemData" : { "DOI" : "10.1007/s00442-011-2070-5", "ISSN" : "0029-8549", "author" : [ { "dropping-particle" : "", "family" : "Schaub", "given" : "Michael", "non-dropping-particle" : "", "parse-names" : false, "suffix" : "" }, { "dropping-particle" : "", "family" : "Reichlin", "given" : "Thomas S.", "non-dropping-particle" : "", "parse-names" : false, "suffix" : "" }, { "dropping-particle" : "", "family" : "Abadi", "given" : "Fitsum", "non-dropping-particle" : "", "parse-names" : false, "suffix" : "" }, { "dropping-particle" : "", "family" : "K\u00e9ry", "given" : "Marc", "non-dropping-particle" : "", "parse-names" : false, "suffix" : "" }, { "dropping-particle" : "", "family" : "Jenni", "given" : "Lukas", "non-dropping-particle" : "", "parse-names" : false, "suffix" : "" }, { "dropping-particle" : "", "family" : "Arlettaz", "given" : "Rapha\u00ebl", "non-dropping-particle" : "", "parse-names" : false, "suffix" : "" } ], "container-title" : "Oecologia", "id" : "ITEM-1", "issue" : "1", "issued" : { "date-parts" : [ [ "2012", "1", "23" ] ] }, "page" : "97-108", "publisher" : "Springer-Verlag", "title" : "The demographic drivers of local population dynamics in two rare migratory birds", "type" : "article-journal", "volume" : "168" }, "uris" : [ "http://www.mendeley.com/documents/?uuid=a19288da-b550-30f6-bb65-8ef5e4d88173" ] } ], "mendeley" : { "formattedCitation" : "(Schaub &lt;i&gt;et al.&lt;/i&gt; 2012)", "plainTextFormattedCitation" : "(Schaub et al. 2012)", "previouslyFormattedCitation" : "(Schaub &lt;i&gt;et al.&lt;/i&gt; 2012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44459">
        <w:rPr>
          <w:rFonts w:ascii="Times New Roman" w:hAnsi="Times New Roman" w:cs="Times New Roman"/>
          <w:noProof/>
          <w:sz w:val="24"/>
        </w:rPr>
        <w:t xml:space="preserve">(Schaub </w:t>
      </w:r>
      <w:r w:rsidRPr="00F44459">
        <w:rPr>
          <w:rFonts w:ascii="Times New Roman" w:hAnsi="Times New Roman" w:cs="Times New Roman"/>
          <w:i/>
          <w:noProof/>
          <w:sz w:val="24"/>
        </w:rPr>
        <w:t>et al.</w:t>
      </w:r>
      <w:r w:rsidRPr="00F44459">
        <w:rPr>
          <w:rFonts w:ascii="Times New Roman" w:hAnsi="Times New Roman" w:cs="Times New Roman"/>
          <w:noProof/>
          <w:sz w:val="24"/>
        </w:rPr>
        <w:t xml:space="preserve"> 2012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Thus, the number of fledglings in year t depended on the number of breeding (age 3+) females in year </w:t>
      </w:r>
      <w:r w:rsidRPr="00AA2622">
        <w:rPr>
          <w:rFonts w:ascii="Times New Roman" w:hAnsi="Times New Roman" w:cs="Times New Roman"/>
          <w:i/>
          <w:sz w:val="24"/>
        </w:rPr>
        <w:t>t</w:t>
      </w:r>
      <w:r>
        <w:rPr>
          <w:rFonts w:ascii="Times New Roman" w:hAnsi="Times New Roman" w:cs="Times New Roman"/>
          <w:sz w:val="24"/>
        </w:rPr>
        <w:t xml:space="preserve"> and productivity in year </w:t>
      </w:r>
      <w:r w:rsidRPr="00AA2622">
        <w:rPr>
          <w:rFonts w:ascii="Times New Roman" w:hAnsi="Times New Roman" w:cs="Times New Roman"/>
          <w:i/>
          <w:sz w:val="24"/>
        </w:rPr>
        <w:t>t</w:t>
      </w:r>
      <w:r>
        <w:rPr>
          <w:rFonts w:ascii="Times New Roman" w:hAnsi="Times New Roman" w:cs="Times New Roman"/>
          <w:sz w:val="24"/>
        </w:rPr>
        <w:t xml:space="preserve">. The number of age 3, age 4 and age 5+ females at each colony in each year depended on the numbers of each age group in the preceding year, age- and colony-specific survival rate and age and colony-colony-specific dispersal rate. </w:t>
      </w:r>
      <w:r w:rsidR="00660E61">
        <w:rPr>
          <w:rFonts w:ascii="Times New Roman" w:eastAsiaTheme="minorEastAsia" w:hAnsi="Times New Roman" w:cs="Times New Roman"/>
          <w:sz w:val="24"/>
        </w:rPr>
        <w:t>The definitions of the states and demographic parameters used in the model are in Table S1.</w:t>
      </w:r>
    </w:p>
    <w:p w:rsidR="00660E61" w:rsidRDefault="00660E61" w:rsidP="00B62C89">
      <w:pPr>
        <w:spacing w:line="480" w:lineRule="auto"/>
        <w:rPr>
          <w:rFonts w:ascii="Times New Roman" w:hAnsi="Times New Roman" w:cs="Times New Roman"/>
          <w:sz w:val="24"/>
        </w:rPr>
      </w:pPr>
    </w:p>
    <w:p w:rsidR="00660E61" w:rsidRPr="00660E61" w:rsidRDefault="00660E61" w:rsidP="00B62C89">
      <w:pPr>
        <w:spacing w:line="480" w:lineRule="auto"/>
        <w:rPr>
          <w:rFonts w:ascii="Times New Roman" w:hAnsi="Times New Roman" w:cs="Times New Roman"/>
          <w:i/>
          <w:sz w:val="24"/>
        </w:rPr>
      </w:pPr>
      <w:r w:rsidRPr="00660E61">
        <w:rPr>
          <w:rFonts w:ascii="Times New Roman" w:hAnsi="Times New Roman" w:cs="Times New Roman"/>
          <w:i/>
          <w:sz w:val="24"/>
        </w:rPr>
        <w:t xml:space="preserve">State process equations for </w:t>
      </w:r>
      <w:r w:rsidR="00F23C22">
        <w:rPr>
          <w:rFonts w:ascii="Times New Roman" w:hAnsi="Times New Roman" w:cs="Times New Roman"/>
          <w:i/>
          <w:sz w:val="24"/>
        </w:rPr>
        <w:t>Rockabill (</w:t>
      </w:r>
      <w:r w:rsidRPr="00660E61">
        <w:rPr>
          <w:rFonts w:ascii="Times New Roman" w:hAnsi="Times New Roman" w:cs="Times New Roman"/>
          <w:i/>
          <w:sz w:val="24"/>
        </w:rPr>
        <w:t>ROC</w:t>
      </w:r>
      <w:r w:rsidR="00F23C22">
        <w:rPr>
          <w:rFonts w:ascii="Times New Roman" w:hAnsi="Times New Roman" w:cs="Times New Roman"/>
          <w:i/>
          <w:sz w:val="24"/>
        </w:rPr>
        <w:t>)</w:t>
      </w:r>
    </w:p>
    <w:p w:rsidR="00B62C89" w:rsidRDefault="00B62C89" w:rsidP="00B62C89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equations describing the pre-breeding projection model for ROC can be written mathematically as:</w:t>
      </w:r>
    </w:p>
    <w:p w:rsidR="00B62C89" w:rsidRPr="005F24FC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F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 0.5</m:t>
            </m:r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</w:rPr>
              <m:t>ROC,t</m:t>
            </m:r>
          </m:sub>
        </m:sSub>
        <m:r>
          <w:rPr>
            <w:rFonts w:ascii="Cambria Math" w:hAnsi="Cambria Math" w:cs="Times New Roman"/>
            <w:sz w:val="24"/>
          </w:rPr>
          <m:t xml:space="preserve"> ~ Poisson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ROC,t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×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ROC,t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>,</w:t>
      </w:r>
    </w:p>
    <w:p w:rsidR="00B62C89" w:rsidRPr="00F80C0C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ROC,t-3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ROC-LIL,t-3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ROC-COQ,t-3</m:t>
                        </m:r>
                      </m:sub>
                    </m:sSub>
                  </m:e>
                </m:d>
              </m:e>
            </m:d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>,</w:t>
      </w:r>
    </w:p>
    <w:p w:rsidR="00B62C89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LIL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LIL-ROC,t-3</m:t>
                </m:r>
              </m:sub>
            </m:sSub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>,</w:t>
      </w:r>
    </w:p>
    <w:p w:rsidR="00B62C89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COQ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COQ-ROC,t-3</m:t>
                </m:r>
              </m:sub>
            </m:sSub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>,</w:t>
      </w:r>
    </w:p>
    <w:p w:rsidR="00B62C89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ROC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ROC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ROC-LIL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ROC-COQ,t-1</m:t>
                        </m:r>
                      </m:sub>
                    </m:sSub>
                  </m:e>
                </m:d>
              </m:e>
            </m:d>
          </m:e>
        </m:d>
      </m:oMath>
      <w:r w:rsidR="00B62C89">
        <w:rPr>
          <w:rFonts w:ascii="Times New Roman" w:eastAsiaTheme="minorEastAsia" w:hAnsi="Times New Roman" w:cs="Times New Roman"/>
          <w:sz w:val="24"/>
        </w:rPr>
        <w:t>,</w:t>
      </w:r>
    </w:p>
    <w:p w:rsidR="00C57235" w:rsidRDefault="0078594B" w:rsidP="00C5723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LIL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LIL-ROC,t-1</m:t>
                </m:r>
              </m:sub>
            </m:sSub>
          </m:e>
        </m:d>
      </m:oMath>
      <w:r w:rsidR="00C57235">
        <w:rPr>
          <w:rFonts w:ascii="Times New Roman" w:eastAsiaTheme="minorEastAsia" w:hAnsi="Times New Roman" w:cs="Times New Roman"/>
          <w:sz w:val="24"/>
        </w:rPr>
        <w:t>,</w:t>
      </w:r>
    </w:p>
    <w:p w:rsidR="00C57235" w:rsidRDefault="0078594B" w:rsidP="00C5723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(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COQ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COQ-ROC,t-1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</w:rPr>
          <m:t xml:space="preserve"> </m:t>
        </m:r>
      </m:oMath>
      <w:r w:rsidR="00C57235">
        <w:rPr>
          <w:rFonts w:ascii="Times New Roman" w:eastAsiaTheme="minorEastAsia" w:hAnsi="Times New Roman" w:cs="Times New Roman"/>
          <w:sz w:val="24"/>
        </w:rPr>
        <w:t xml:space="preserve">, </w:t>
      </w:r>
    </w:p>
    <w:p w:rsidR="00C57235" w:rsidRPr="00F80C0C" w:rsidRDefault="0078594B" w:rsidP="00C5723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ROC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ROC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ROC-LIL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ROC-COQ,t-1</m:t>
                        </m:r>
                      </m:sub>
                    </m:sSub>
                  </m:e>
                </m:d>
              </m:e>
            </m:d>
          </m:e>
        </m:d>
      </m:oMath>
      <w:r w:rsidR="00C57235">
        <w:rPr>
          <w:rFonts w:ascii="Times New Roman" w:eastAsiaTheme="minorEastAsia" w:hAnsi="Times New Roman" w:cs="Times New Roman"/>
          <w:sz w:val="24"/>
        </w:rPr>
        <w:t>,</w:t>
      </w:r>
    </w:p>
    <w:p w:rsidR="00B62C89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-ROC,t-1</m:t>
                </m:r>
              </m:sub>
            </m:sSub>
          </m:e>
        </m:d>
      </m:oMath>
      <w:r w:rsidR="00C57235">
        <w:rPr>
          <w:rFonts w:ascii="Times New Roman" w:eastAsiaTheme="minorEastAsia" w:hAnsi="Times New Roman" w:cs="Times New Roman"/>
          <w:sz w:val="24"/>
        </w:rPr>
        <w:t xml:space="preserve"> and</w:t>
      </w:r>
    </w:p>
    <w:p w:rsidR="00B62C89" w:rsidRDefault="0078594B" w:rsidP="00B62C89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ROC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COQ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COQ-ROC,t-1</m:t>
                </m:r>
              </m:sub>
            </m:sSub>
          </m:e>
        </m:d>
      </m:oMath>
      <w:r w:rsidR="00543C8A">
        <w:rPr>
          <w:rFonts w:ascii="Times New Roman" w:eastAsiaTheme="minorEastAsia" w:hAnsi="Times New Roman" w:cs="Times New Roman"/>
          <w:sz w:val="24"/>
        </w:rPr>
        <w:t>.</w:t>
      </w:r>
    </w:p>
    <w:p w:rsidR="00B62C89" w:rsidRDefault="00B62C89" w:rsidP="00B62C89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t>The total population size in year t is then given by:</w:t>
      </w:r>
    </w:p>
    <w:p w:rsidR="00B62C89" w:rsidRPr="00175784" w:rsidRDefault="0078594B" w:rsidP="00B62C89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 xml:space="preserve">+  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ROC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ROC,t</m:t>
              </m:r>
            </m:sub>
          </m:sSub>
        </m:oMath>
      </m:oMathPara>
    </w:p>
    <w:p w:rsidR="00660E61" w:rsidRDefault="00660E61" w:rsidP="00A51393">
      <w:pPr>
        <w:spacing w:line="480" w:lineRule="auto"/>
        <w:rPr>
          <w:rFonts w:ascii="Times New Roman" w:hAnsi="Times New Roman" w:cs="Times New Roman"/>
          <w:i/>
          <w:sz w:val="24"/>
        </w:rPr>
      </w:pPr>
    </w:p>
    <w:p w:rsidR="00660E61" w:rsidRPr="00660E61" w:rsidRDefault="00660E61" w:rsidP="00A51393">
      <w:pPr>
        <w:spacing w:line="480" w:lineRule="auto"/>
        <w:rPr>
          <w:rFonts w:ascii="Times New Roman" w:hAnsi="Times New Roman" w:cs="Times New Roman"/>
          <w:i/>
          <w:sz w:val="24"/>
        </w:rPr>
      </w:pPr>
      <w:r w:rsidRPr="00660E61">
        <w:rPr>
          <w:rFonts w:ascii="Times New Roman" w:hAnsi="Times New Roman" w:cs="Times New Roman"/>
          <w:i/>
          <w:sz w:val="24"/>
        </w:rPr>
        <w:t xml:space="preserve">State process equations for </w:t>
      </w:r>
      <w:r w:rsidR="00F23C22">
        <w:rPr>
          <w:rFonts w:ascii="Times New Roman" w:hAnsi="Times New Roman" w:cs="Times New Roman"/>
          <w:i/>
          <w:sz w:val="24"/>
        </w:rPr>
        <w:t>Lady’s Island Lake (</w:t>
      </w:r>
      <w:r w:rsidRPr="00660E61">
        <w:rPr>
          <w:rFonts w:ascii="Times New Roman" w:hAnsi="Times New Roman" w:cs="Times New Roman"/>
          <w:i/>
          <w:sz w:val="24"/>
        </w:rPr>
        <w:t>LIL</w:t>
      </w:r>
      <w:r w:rsidR="00F23C22">
        <w:rPr>
          <w:rFonts w:ascii="Times New Roman" w:hAnsi="Times New Roman" w:cs="Times New Roman"/>
          <w:i/>
          <w:sz w:val="24"/>
        </w:rPr>
        <w:t>)</w:t>
      </w:r>
    </w:p>
    <w:p w:rsidR="00A51393" w:rsidRDefault="00A51393" w:rsidP="00A51393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equations describing the pre-breeding projection model for LIL can be written mathematically as:</w:t>
      </w:r>
    </w:p>
    <w:p w:rsidR="00A51393" w:rsidRPr="005F24FC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F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 0.5</m:t>
            </m:r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</w:rPr>
              <m:t>LIL,t</m:t>
            </m:r>
          </m:sub>
        </m:sSub>
        <m:r>
          <w:rPr>
            <w:rFonts w:ascii="Cambria Math" w:hAnsi="Cambria Math" w:cs="Times New Roman"/>
            <w:sz w:val="24"/>
          </w:rPr>
          <m:t xml:space="preserve"> ~ Poisson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LIL,t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×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LIL,t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Pr="00F80C0C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LIL,t-3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LIL-ROC,t-3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LIL-COQ,t-3</m:t>
                        </m:r>
                      </m:sub>
                    </m:sSub>
                  </m:e>
                </m:d>
              </m:e>
            </m:d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ROC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ROC-LIL,t-3</m:t>
                </m:r>
              </m:sub>
            </m:sSub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COQ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COQ-LIL,t-3</m:t>
                </m:r>
              </m:sub>
            </m:sSub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Pr="00F80C0C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LIL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LIL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LIL-ROC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LIL-COQ,t-1</m:t>
                        </m:r>
                      </m:sub>
                    </m:sSub>
                  </m:e>
                </m:d>
              </m:e>
            </m:d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ROC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ROC-LIL,t-1</m:t>
                </m:r>
              </m:sub>
            </m:sSub>
          </m:e>
        </m:d>
      </m:oMath>
      <w:r w:rsidR="00A51393">
        <w:rPr>
          <w:rFonts w:ascii="Times New Roman" w:eastAsiaTheme="minorEastAsia" w:hAnsi="Times New Roman" w:cs="Times New Roman"/>
          <w:sz w:val="24"/>
        </w:rPr>
        <w:t>,</w:t>
      </w:r>
    </w:p>
    <w:p w:rsidR="00A51393" w:rsidRDefault="0078594B" w:rsidP="00CC302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COQ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COQ-LIL,t-1</m:t>
                </m:r>
              </m:sub>
            </m:sSub>
          </m:e>
        </m:d>
      </m:oMath>
      <w:r w:rsidR="00D72E0D">
        <w:rPr>
          <w:rFonts w:ascii="Times New Roman" w:eastAsiaTheme="minorEastAsia" w:hAnsi="Times New Roman" w:cs="Times New Roman"/>
          <w:sz w:val="24"/>
        </w:rPr>
        <w:t>,</w:t>
      </w:r>
      <w:r w:rsidR="00A51393">
        <w:rPr>
          <w:rFonts w:ascii="Times New Roman" w:eastAsiaTheme="minorEastAsia" w:hAnsi="Times New Roman" w:cs="Times New Roman"/>
          <w:sz w:val="24"/>
        </w:rPr>
        <w:t xml:space="preserve"> </w:t>
      </w:r>
    </w:p>
    <w:p w:rsidR="00194B6F" w:rsidRDefault="0078594B" w:rsidP="00A51393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LIL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-LIL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LIL-ROC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LIL-COQ,t-1</m:t>
                        </m:r>
                      </m:sub>
                    </m:sSub>
                  </m:e>
                </m:d>
              </m:e>
            </m:d>
          </m:e>
        </m:d>
      </m:oMath>
      <w:r w:rsidR="005B73FB">
        <w:rPr>
          <w:rFonts w:ascii="Times New Roman" w:eastAsiaTheme="minorEastAsia" w:hAnsi="Times New Roman" w:cs="Times New Roman"/>
          <w:sz w:val="24"/>
        </w:rPr>
        <w:t>,</w:t>
      </w:r>
    </w:p>
    <w:p w:rsidR="00194B6F" w:rsidRDefault="0078594B" w:rsidP="00194B6F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-LIL,t-1</m:t>
                </m:r>
              </m:sub>
            </m:sSub>
          </m:e>
        </m:d>
      </m:oMath>
      <w:r w:rsidR="00194B6F">
        <w:rPr>
          <w:rFonts w:ascii="Times New Roman" w:eastAsiaTheme="minorEastAsia" w:hAnsi="Times New Roman" w:cs="Times New Roman"/>
          <w:sz w:val="24"/>
        </w:rPr>
        <w:t xml:space="preserve"> and</w:t>
      </w:r>
    </w:p>
    <w:p w:rsidR="00A51393" w:rsidRDefault="0078594B" w:rsidP="00194B6F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-LIL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COQ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COQ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COQ-LIL,t-1</m:t>
                </m:r>
              </m:sub>
            </m:sSub>
          </m:e>
        </m:d>
      </m:oMath>
      <w:r w:rsidR="00194B6F">
        <w:rPr>
          <w:rFonts w:ascii="Times New Roman" w:eastAsiaTheme="minorEastAsia" w:hAnsi="Times New Roman" w:cs="Times New Roman"/>
          <w:sz w:val="24"/>
        </w:rPr>
        <w:t>.</w:t>
      </w:r>
    </w:p>
    <w:p w:rsidR="00A51393" w:rsidRDefault="00A51393" w:rsidP="00A51393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t>The total population size in year t is then given by:</w:t>
      </w:r>
    </w:p>
    <w:p w:rsidR="00A51393" w:rsidRPr="00F80C0C" w:rsidRDefault="0078594B" w:rsidP="00A51393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LIL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-LIL,t</m:t>
              </m:r>
            </m:sub>
          </m:sSub>
        </m:oMath>
      </m:oMathPara>
    </w:p>
    <w:p w:rsidR="00660E61" w:rsidRDefault="00660E61" w:rsidP="00992782">
      <w:pPr>
        <w:spacing w:line="480" w:lineRule="auto"/>
        <w:rPr>
          <w:rFonts w:ascii="Times New Roman" w:hAnsi="Times New Roman" w:cs="Times New Roman"/>
          <w:i/>
          <w:sz w:val="24"/>
        </w:rPr>
      </w:pPr>
    </w:p>
    <w:p w:rsidR="00660E61" w:rsidRPr="00660E61" w:rsidRDefault="00660E61" w:rsidP="00992782">
      <w:pPr>
        <w:spacing w:line="480" w:lineRule="auto"/>
        <w:rPr>
          <w:rFonts w:ascii="Times New Roman" w:hAnsi="Times New Roman" w:cs="Times New Roman"/>
          <w:i/>
          <w:sz w:val="24"/>
        </w:rPr>
      </w:pPr>
      <w:r w:rsidRPr="00660E61">
        <w:rPr>
          <w:rFonts w:ascii="Times New Roman" w:hAnsi="Times New Roman" w:cs="Times New Roman"/>
          <w:i/>
          <w:sz w:val="24"/>
        </w:rPr>
        <w:t>State process equations</w:t>
      </w:r>
      <w:r>
        <w:rPr>
          <w:rFonts w:ascii="Times New Roman" w:hAnsi="Times New Roman" w:cs="Times New Roman"/>
          <w:i/>
          <w:sz w:val="24"/>
        </w:rPr>
        <w:t xml:space="preserve"> for </w:t>
      </w:r>
      <w:r w:rsidR="00F23C22">
        <w:rPr>
          <w:rFonts w:ascii="Times New Roman" w:hAnsi="Times New Roman" w:cs="Times New Roman"/>
          <w:i/>
          <w:sz w:val="24"/>
        </w:rPr>
        <w:t>Coquet Island (</w:t>
      </w:r>
      <w:r>
        <w:rPr>
          <w:rFonts w:ascii="Times New Roman" w:hAnsi="Times New Roman" w:cs="Times New Roman"/>
          <w:i/>
          <w:sz w:val="24"/>
        </w:rPr>
        <w:t>COQ</w:t>
      </w:r>
      <w:r w:rsidR="00F23C22">
        <w:rPr>
          <w:rFonts w:ascii="Times New Roman" w:hAnsi="Times New Roman" w:cs="Times New Roman"/>
          <w:i/>
          <w:sz w:val="24"/>
        </w:rPr>
        <w:t>)</w:t>
      </w:r>
    </w:p>
    <w:p w:rsidR="00992782" w:rsidRDefault="00992782" w:rsidP="0099278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equations describing the pre-breeding projection model for COQ can be written mathematically as:</w:t>
      </w:r>
    </w:p>
    <w:p w:rsidR="00992782" w:rsidRPr="005F24FC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F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 0.5</m:t>
            </m:r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</w:rPr>
              <m:t>COQ,t</m:t>
            </m:r>
          </m:sub>
        </m:sSub>
        <m:r>
          <w:rPr>
            <w:rFonts w:ascii="Cambria Math" w:hAnsi="Cambria Math" w:cs="Times New Roman"/>
            <w:sz w:val="24"/>
          </w:rPr>
          <m:t xml:space="preserve"> ~ Poisson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ρ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COQ,t</m:t>
                </m:r>
              </m:sub>
            </m:sSub>
            <m:r>
              <w:rPr>
                <w:rFonts w:ascii="Cambria Math" w:hAnsi="Cambria Math" w:cs="Times New Roman"/>
                <w:sz w:val="24"/>
              </w:rPr>
              <m:t>×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COQ,t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>,</w:t>
      </w:r>
    </w:p>
    <w:p w:rsidR="00992782" w:rsidRPr="00F80C0C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COQ,t-3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COQ-ROC,t-3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juv,COQ-LIL,t-3</m:t>
                        </m:r>
                      </m:sub>
                    </m:sSub>
                  </m:e>
                </m:d>
              </m:e>
            </m:d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>,</w:t>
      </w:r>
    </w:p>
    <w:p w:rsidR="00992782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ROC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ROC-COQ,t-3</m:t>
                </m:r>
              </m:sub>
            </m:sSub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>,</w:t>
      </w:r>
    </w:p>
    <w:p w:rsidR="00992782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3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F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LIL,t-3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juv,LIL-COQ,t-3</m:t>
                </m:r>
              </m:sub>
            </m:sSub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>,</w:t>
      </w:r>
    </w:p>
    <w:p w:rsidR="00992782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COQ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3,COQ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COQ-ROC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3,COQ-LIL,t-1</m:t>
                        </m:r>
                      </m:sub>
                    </m:sSub>
                  </m:e>
                </m:d>
              </m:e>
            </m:d>
          </m:e>
        </m:d>
      </m:oMath>
      <w:r w:rsidR="00992782">
        <w:rPr>
          <w:rFonts w:ascii="Times New Roman" w:eastAsiaTheme="minorEastAsia" w:hAnsi="Times New Roman" w:cs="Times New Roman"/>
          <w:sz w:val="24"/>
        </w:rPr>
        <w:t>,</w:t>
      </w:r>
    </w:p>
    <w:p w:rsidR="00194B6F" w:rsidRDefault="0078594B" w:rsidP="00194B6F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-COQ,t-1</m:t>
                </m:r>
              </m:sub>
            </m:sSub>
          </m:e>
        </m:d>
      </m:oMath>
      <w:r w:rsidR="00194B6F">
        <w:rPr>
          <w:rFonts w:ascii="Times New Roman" w:eastAsiaTheme="minorEastAsia" w:hAnsi="Times New Roman" w:cs="Times New Roman"/>
          <w:sz w:val="24"/>
        </w:rPr>
        <w:t>,</w:t>
      </w:r>
    </w:p>
    <w:p w:rsidR="00194B6F" w:rsidRDefault="0078594B" w:rsidP="00194B6F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4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-COQ,t-1</m:t>
                </m:r>
              </m:sub>
            </m:sSub>
          </m:e>
        </m:d>
      </m:oMath>
      <w:r w:rsidR="00194B6F">
        <w:rPr>
          <w:rFonts w:ascii="Times New Roman" w:eastAsiaTheme="minorEastAsia" w:hAnsi="Times New Roman" w:cs="Times New Roman"/>
          <w:sz w:val="24"/>
        </w:rPr>
        <w:t xml:space="preserve">, </w:t>
      </w:r>
    </w:p>
    <w:p w:rsidR="00995B6B" w:rsidRDefault="0078594B" w:rsidP="00992782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ROC-COQ,t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N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>LIL-COQ,t-1</m:t>
                    </m:r>
                  </m:sub>
                </m:sSub>
              </m:e>
            </m:d>
            <m:r>
              <w:rPr>
                <w:rFonts w:ascii="Cambria Math" w:eastAsiaTheme="minorEastAsia" w:hAnsi="Cambria Math" w:cs="Times New Roman"/>
                <w:sz w:val="24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COQ,t-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1-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COQ-ROC,t-1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ψ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4"/>
                          </w:rPr>
                          <m:t>age4+,COQ-LIL,t-1</m:t>
                        </m:r>
                      </m:sub>
                    </m:sSub>
                  </m:e>
                </m:d>
              </m:e>
            </m:d>
          </m:e>
        </m:d>
      </m:oMath>
      <w:r w:rsidR="00995B6B">
        <w:rPr>
          <w:rFonts w:ascii="Times New Roman" w:eastAsiaTheme="minorEastAsia" w:hAnsi="Times New Roman" w:cs="Times New Roman"/>
          <w:sz w:val="24"/>
        </w:rPr>
        <w:t>,</w:t>
      </w:r>
    </w:p>
    <w:p w:rsidR="00995B6B" w:rsidRDefault="0078594B" w:rsidP="00995B6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ROC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ROC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ROC-COQ,t-1</m:t>
                </m:r>
              </m:sub>
            </m:sSub>
          </m:e>
        </m:d>
      </m:oMath>
      <w:r w:rsidR="00995B6B">
        <w:rPr>
          <w:rFonts w:ascii="Times New Roman" w:eastAsiaTheme="minorEastAsia" w:hAnsi="Times New Roman" w:cs="Times New Roman"/>
          <w:sz w:val="24"/>
        </w:rPr>
        <w:t xml:space="preserve"> and</w:t>
      </w:r>
    </w:p>
    <w:p w:rsidR="00992782" w:rsidRDefault="0078594B" w:rsidP="00995B6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</w:rPr>
              <m:t>N5</m:t>
            </m:r>
          </m:e>
          <m:sub>
            <m:r>
              <w:rPr>
                <w:rFonts w:ascii="Cambria Math" w:eastAsiaTheme="minorEastAsia" w:hAnsi="Cambria Math" w:cs="Times New Roman"/>
                <w:sz w:val="24"/>
              </w:rPr>
              <m:t>LIL-COQ,t</m:t>
            </m:r>
          </m:sub>
        </m:sSub>
        <m:r>
          <w:rPr>
            <w:rFonts w:ascii="Cambria Math" w:eastAsiaTheme="minorEastAsia" w:hAnsi="Cambria Math" w:cs="Times New Roman"/>
            <w:sz w:val="24"/>
          </w:rPr>
          <m:t xml:space="preserve"> ~ Binomial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ROC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N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COQ-LIL,t-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</w:rPr>
              <m:t>)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,t-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</w:rPr>
                  <m:t>ψ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</w:rPr>
                  <m:t>age4+,LIL-COQ,t-1</m:t>
                </m:r>
              </m:sub>
            </m:sSub>
          </m:e>
        </m:d>
      </m:oMath>
      <w:r w:rsidR="00995B6B">
        <w:rPr>
          <w:rFonts w:ascii="Times New Roman" w:eastAsiaTheme="minorEastAsia" w:hAnsi="Times New Roman" w:cs="Times New Roman"/>
          <w:sz w:val="24"/>
        </w:rPr>
        <w:t>.</w:t>
      </w:r>
      <w:r w:rsidR="00992782">
        <w:rPr>
          <w:rFonts w:ascii="Times New Roman" w:eastAsiaTheme="minorEastAsia" w:hAnsi="Times New Roman" w:cs="Times New Roman"/>
          <w:sz w:val="24"/>
        </w:rPr>
        <w:t>.</w:t>
      </w:r>
    </w:p>
    <w:p w:rsidR="00992782" w:rsidRDefault="00992782" w:rsidP="00992782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t>The total population size in year t is then given by:</w:t>
      </w:r>
    </w:p>
    <w:p w:rsidR="00992782" w:rsidRPr="00F80C0C" w:rsidRDefault="0078594B" w:rsidP="00992782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3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4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ROC-COQ,t</m:t>
              </m:r>
            </m:sub>
          </m:sSub>
          <m:r>
            <w:rPr>
              <w:rFonts w:ascii="Cambria Math" w:eastAsiaTheme="minorEastAsia" w:hAnsi="Cambria Math" w:cs="Times New Roman"/>
              <w:sz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</w:rPr>
                <m:t>N5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</w:rPr>
                <m:t>LIL-COQ,t</m:t>
              </m:r>
            </m:sub>
          </m:sSub>
        </m:oMath>
      </m:oMathPara>
    </w:p>
    <w:p w:rsidR="008207C9" w:rsidRPr="00F80C0C" w:rsidRDefault="008207C9" w:rsidP="008207C9">
      <w:pPr>
        <w:spacing w:line="480" w:lineRule="auto"/>
        <w:rPr>
          <w:rFonts w:ascii="Times New Roman" w:eastAsiaTheme="minorEastAsia" w:hAnsi="Times New Roman" w:cs="Times New Roman"/>
          <w:sz w:val="24"/>
        </w:rPr>
      </w:pPr>
      <w:r w:rsidRPr="00E57EC5">
        <w:rPr>
          <w:rFonts w:ascii="Times New Roman" w:eastAsiaTheme="minorEastAsia" w:hAnsi="Times New Roman" w:cs="Times New Roman"/>
          <w:b/>
          <w:sz w:val="24"/>
        </w:rPr>
        <w:t>Table S1.</w:t>
      </w:r>
      <w:r>
        <w:rPr>
          <w:rFonts w:ascii="Times New Roman" w:eastAsiaTheme="minorEastAsia" w:hAnsi="Times New Roman" w:cs="Times New Roman"/>
          <w:sz w:val="24"/>
        </w:rPr>
        <w:t xml:space="preserve"> Definitions of the states and demographic parameters used in the integrated population model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7620"/>
      </w:tblGrid>
      <w:tr w:rsidR="008207C9" w:rsidRPr="009861DC" w:rsidTr="00406A17">
        <w:tc>
          <w:tcPr>
            <w:tcW w:w="2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bookmarkStart w:id="1" w:name="_Hlk497302067"/>
            <w:r w:rsidRPr="009861DC">
              <w:rPr>
                <w:rFonts w:ascii="Times New Roman" w:hAnsi="Times New Roman" w:cs="Times New Roman"/>
                <w:sz w:val="24"/>
              </w:rPr>
              <w:t>Parameter</w:t>
            </w:r>
          </w:p>
        </w:tc>
        <w:tc>
          <w:tcPr>
            <w:tcW w:w="7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escription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C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C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-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fledged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t ROC at age 3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t LIL at age 3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t COQ at age 3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C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C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-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4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</w:t>
            </w:r>
            <w:r w:rsidR="00D12417">
              <w:rPr>
                <w:rFonts w:ascii="Times New Roman" w:hAnsi="Times New Roman" w:cs="Times New Roman"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t xml:space="preserve">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LIL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COQ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-C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84FED" w:rsidRPr="009861DC" w:rsidTr="004547C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84FED" w:rsidRPr="009C78DA" w:rsidRDefault="00884FED" w:rsidP="004547C9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>
              <w:rPr>
                <w:rFonts w:ascii="Times New Roman" w:eastAsiaTheme="minorEastAsia" w:hAnsi="Times New Roman" w:cs="Times New Roman"/>
                <w:i/>
                <w:sz w:val="24"/>
              </w:rPr>
              <w:t>N5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-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84FED" w:rsidRPr="009861DC" w:rsidRDefault="00884FED" w:rsidP="004547C9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ge 5+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hat were age 4+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-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N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Total number of breeding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N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Total number of breeding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N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Total number of breeding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f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emale fledglings at ROC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f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emale fledglings at LIL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f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emale fledglings at COQ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ledglings at ROC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ledglings at LIL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56DD">
              <w:rPr>
                <w:rFonts w:ascii="Times New Roman" w:eastAsiaTheme="minorEastAsia" w:hAnsi="Times New Roman" w:cs="Times New Roman"/>
                <w:i/>
                <w:sz w:val="24"/>
              </w:rPr>
              <w:t>F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  <w:tcBorders>
              <w:top w:val="nil"/>
              <w:left w:val="nil"/>
              <w:bottom w:val="nil"/>
              <w:right w:val="nil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 xml:space="preserve">Number of fledglings at COQ in year </w:t>
            </w:r>
            <w:r w:rsidRPr="00F854F7">
              <w:rPr>
                <w:rFonts w:ascii="Times New Roman" w:eastAsiaTheme="minorEastAsia" w:hAnsi="Times New Roman" w:cs="Times New Roman"/>
                <w:i/>
                <w:sz w:val="24"/>
              </w:rPr>
              <w:t>t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betwee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and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  <w:r>
              <w:rPr>
                <w:rFonts w:ascii="Times New Roman" w:hAnsi="Times New Roman" w:cs="Times New Roman"/>
                <w:sz w:val="24"/>
              </w:rPr>
              <w:t xml:space="preserve"> of birds fledged at ROC 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betwee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and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  <w:r>
              <w:rPr>
                <w:rFonts w:ascii="Times New Roman" w:hAnsi="Times New Roman" w:cs="Times New Roman"/>
                <w:sz w:val="24"/>
              </w:rPr>
              <w:t xml:space="preserve"> of birds fledged at LIL 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betwee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and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  <w:r>
              <w:rPr>
                <w:rFonts w:ascii="Times New Roman" w:hAnsi="Times New Roman" w:cs="Times New Roman"/>
                <w:sz w:val="24"/>
              </w:rPr>
              <w:t xml:space="preserve"> of birds fledged at COQ </w:t>
            </w:r>
          </w:p>
        </w:tc>
      </w:tr>
      <w:tr w:rsidR="00AA757D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AA757D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3,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AA757D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3 females at ROC</w:t>
            </w:r>
          </w:p>
        </w:tc>
      </w:tr>
      <w:tr w:rsidR="00AA757D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AA757D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3,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AA757D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3 females at LIL</w:t>
            </w:r>
          </w:p>
        </w:tc>
      </w:tr>
      <w:tr w:rsidR="00AA757D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AA757D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3,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AA757D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3 females at COQ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+,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</w:t>
            </w:r>
            <w:r w:rsidR="00AA757D">
              <w:rPr>
                <w:rFonts w:ascii="Times New Roman" w:hAnsi="Times New Roman" w:cs="Times New Roman"/>
                <w:sz w:val="24"/>
              </w:rPr>
              <w:t>4</w:t>
            </w:r>
            <w:r>
              <w:rPr>
                <w:rFonts w:ascii="Times New Roman" w:hAnsi="Times New Roman" w:cs="Times New Roman"/>
                <w:sz w:val="24"/>
              </w:rPr>
              <w:t>+ females at ROC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+,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</w:t>
            </w:r>
            <w:r w:rsidR="00AA757D">
              <w:rPr>
                <w:rFonts w:ascii="Times New Roman" w:hAnsi="Times New Roman" w:cs="Times New Roman"/>
                <w:sz w:val="24"/>
              </w:rPr>
              <w:t>4</w:t>
            </w:r>
            <w:r>
              <w:rPr>
                <w:rFonts w:ascii="Times New Roman" w:hAnsi="Times New Roman" w:cs="Times New Roman"/>
                <w:sz w:val="24"/>
              </w:rPr>
              <w:t>+ females at LIL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9C78DA">
              <w:rPr>
                <w:rFonts w:ascii="Times New Roman" w:eastAsiaTheme="minorEastAsia" w:hAnsi="Times New Roman" w:cs="Times New Roman"/>
                <w:i/>
                <w:sz w:val="24"/>
              </w:rPr>
              <w:t>S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+,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urvival rate from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i/>
                <w:sz w:val="24"/>
              </w:rPr>
              <w:t>+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 xml:space="preserve"> of age </w:t>
            </w:r>
            <w:r w:rsidR="00AA757D">
              <w:rPr>
                <w:rFonts w:ascii="Times New Roman" w:hAnsi="Times New Roman" w:cs="Times New Roman"/>
                <w:sz w:val="24"/>
              </w:rPr>
              <w:t>4</w:t>
            </w:r>
            <w:r>
              <w:rPr>
                <w:rFonts w:ascii="Times New Roman" w:hAnsi="Times New Roman" w:cs="Times New Roman"/>
                <w:sz w:val="24"/>
              </w:rPr>
              <w:t>+ females at COQ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ROC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ROC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LIL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COQ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juv,COQ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females fledged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3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bookmarkStart w:id="2" w:name="_Hlk522610034"/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ROC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ROC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LIL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COQ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AA757D" w:rsidRPr="009861DC" w:rsidTr="008C771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AA757D" w:rsidRPr="009C78DA" w:rsidRDefault="00AA757D" w:rsidP="008C7715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3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COQ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AA757D" w:rsidRPr="009861DC" w:rsidRDefault="00AA757D" w:rsidP="008C7715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3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ROC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ROC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LIL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LIL-COQ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COQ-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9C78DA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F5DCF">
              <w:rPr>
                <w:rFonts w:ascii="Times New Roman" w:eastAsiaTheme="minorEastAsia" w:hAnsi="Times New Roman" w:cs="Times New Roman"/>
                <w:sz w:val="24"/>
              </w:rPr>
              <w:t>ψ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age</w:t>
            </w:r>
            <w:r w:rsidR="00AA757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4+</w:t>
            </w:r>
            <w:r w:rsidRPr="009C78DA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COQ-LIL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Dispersal rate of age </w:t>
            </w:r>
            <w:r w:rsidR="00AA757D">
              <w:rPr>
                <w:rFonts w:ascii="Times New Roman" w:hAnsi="Times New Roman" w:cs="Times New Roman"/>
                <w:sz w:val="24"/>
              </w:rPr>
              <w:t>4+</w:t>
            </w:r>
            <w:r>
              <w:rPr>
                <w:rFonts w:ascii="Times New Roman" w:hAnsi="Times New Roman" w:cs="Times New Roman"/>
                <w:sz w:val="24"/>
              </w:rPr>
              <w:t xml:space="preserve"> females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to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+1</w:t>
            </w:r>
          </w:p>
        </w:tc>
      </w:tr>
      <w:bookmarkEnd w:id="2"/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C6CB0">
              <w:rPr>
                <w:rFonts w:ascii="Times New Roman" w:eastAsiaTheme="minorEastAsia" w:hAnsi="Times New Roman" w:cs="Times New Roman"/>
                <w:sz w:val="24"/>
              </w:rPr>
              <w:t>ρ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RO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ductivity at ROC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(fledglings produced per breeding female)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C6CB0">
              <w:rPr>
                <w:rFonts w:ascii="Times New Roman" w:eastAsiaTheme="minorEastAsia" w:hAnsi="Times New Roman" w:cs="Times New Roman"/>
                <w:sz w:val="24"/>
              </w:rPr>
              <w:t>ρ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LIL,t</w:t>
            </w:r>
          </w:p>
        </w:tc>
        <w:tc>
          <w:tcPr>
            <w:tcW w:w="7620" w:type="dxa"/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ductivity at LIL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(fledglings produced per breeding female)</w:t>
            </w:r>
          </w:p>
        </w:tc>
      </w:tr>
      <w:tr w:rsidR="008207C9" w:rsidRPr="009861DC" w:rsidTr="00406A1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2122" w:type="dxa"/>
            <w:tcBorders>
              <w:bottom w:val="single" w:sz="4" w:space="0" w:color="auto"/>
            </w:tcBorders>
          </w:tcPr>
          <w:p w:rsidR="008207C9" w:rsidRPr="005856DD" w:rsidRDefault="008207C9" w:rsidP="00406A17">
            <w:pPr>
              <w:spacing w:line="360" w:lineRule="auto"/>
              <w:rPr>
                <w:rFonts w:ascii="Times New Roman" w:eastAsiaTheme="minorEastAsia" w:hAnsi="Times New Roman" w:cs="Times New Roman"/>
                <w:i/>
                <w:sz w:val="24"/>
              </w:rPr>
            </w:pPr>
            <w:r w:rsidRPr="00AC6CB0">
              <w:rPr>
                <w:rFonts w:ascii="Times New Roman" w:eastAsiaTheme="minorEastAsia" w:hAnsi="Times New Roman" w:cs="Times New Roman"/>
                <w:sz w:val="24"/>
              </w:rPr>
              <w:t>ρ</w:t>
            </w:r>
            <w:r w:rsidRPr="005856DD"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C</w:t>
            </w:r>
            <w:r>
              <w:rPr>
                <w:rFonts w:ascii="Times New Roman" w:eastAsiaTheme="minorEastAsia" w:hAnsi="Times New Roman" w:cs="Times New Roman"/>
                <w:i/>
                <w:sz w:val="24"/>
                <w:vertAlign w:val="subscript"/>
              </w:rPr>
              <w:t>OQ,t</w:t>
            </w:r>
          </w:p>
        </w:tc>
        <w:tc>
          <w:tcPr>
            <w:tcW w:w="7620" w:type="dxa"/>
            <w:tcBorders>
              <w:bottom w:val="single" w:sz="4" w:space="0" w:color="auto"/>
            </w:tcBorders>
          </w:tcPr>
          <w:p w:rsidR="008207C9" w:rsidRPr="009861DC" w:rsidRDefault="008207C9" w:rsidP="00406A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Productivity at COQ in year </w:t>
            </w:r>
            <w:r w:rsidRPr="00F854F7">
              <w:rPr>
                <w:rFonts w:ascii="Times New Roman" w:hAnsi="Times New Roman" w:cs="Times New Roman"/>
                <w:i/>
                <w:sz w:val="24"/>
              </w:rPr>
              <w:t>t</w:t>
            </w:r>
            <w:r>
              <w:rPr>
                <w:rFonts w:ascii="Times New Roman" w:hAnsi="Times New Roman" w:cs="Times New Roman"/>
                <w:sz w:val="24"/>
              </w:rPr>
              <w:t xml:space="preserve"> (fledglings produced per breeding female)</w:t>
            </w:r>
          </w:p>
        </w:tc>
      </w:tr>
      <w:bookmarkEnd w:id="1"/>
    </w:tbl>
    <w:p w:rsidR="008207C9" w:rsidRPr="00175784" w:rsidRDefault="008207C9" w:rsidP="008207C9">
      <w:pPr>
        <w:spacing w:line="480" w:lineRule="auto"/>
        <w:rPr>
          <w:rFonts w:ascii="Times New Roman" w:eastAsiaTheme="minorEastAsia" w:hAnsi="Times New Roman" w:cs="Times New Roman"/>
          <w:sz w:val="24"/>
        </w:rPr>
      </w:pPr>
    </w:p>
    <w:p w:rsidR="0037594F" w:rsidRDefault="0037594F">
      <w:pPr>
        <w:rPr>
          <w:rFonts w:ascii="Times New Roman" w:eastAsiaTheme="minorEastAsia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br w:type="page"/>
      </w:r>
    </w:p>
    <w:p w:rsidR="0053565C" w:rsidRDefault="0037594F" w:rsidP="00992782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Appendix S2. </w:t>
      </w:r>
      <w:r w:rsidRPr="005A3D12">
        <w:rPr>
          <w:rFonts w:ascii="Times New Roman" w:hAnsi="Times New Roman" w:cs="Times New Roman"/>
          <w:sz w:val="24"/>
        </w:rPr>
        <w:t>JAGS code for running a multistate integrated population model</w:t>
      </w:r>
      <w:r w:rsidR="005A3D12" w:rsidRPr="005A3D12">
        <w:rPr>
          <w:rFonts w:ascii="Times New Roman" w:hAnsi="Times New Roman" w:cs="Times New Roman"/>
          <w:sz w:val="24"/>
        </w:rPr>
        <w:t>.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7.10. Fitting the Multistate model to data in the m-array format: the multinomial likelihoo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No resightings of 1-2 yo individuals. P by age class 1-2yo (not seen), 3yo, 4+yo and recap occ since release (last sighting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Phi{col,age,yr}, Psi{age,col}, p{col,age,yr}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Phij is for period fledgling to 3yo</w:t>
      </w:r>
    </w:p>
    <w:p w:rsidR="00AC06D7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3 age classes for Phi and Psi</w:t>
      </w:r>
    </w:p>
    <w:p w:rsidR="008C7715" w:rsidRPr="00AC06D7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elect a working directory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setwd("C:\\..."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Load required packag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library(rjags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library(jagsUI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Load data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Import data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raw_import &lt;- read.table("CH_RLC_Ringed_as_J.txt", sep="", header = T) # 1 and 2yo will be removed shortly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eplace state letters with number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raw_import$ch&lt;-gsub("C","1",raw_import$ch)  # 1 = Coque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raw_import$ch&lt;-gsub("R","2",raw_import$ch)  # 2 = Rockabil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raw_import$ch&lt;-gsub("L","3",raw_import$ch)  # 3 = Lady's Island Lak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plit the character string into vector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char.vec &lt;- unlist(strsplit(raw_import$ch,""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Turn the vector into a matrix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years &lt;- nchar(raw_import$ch)[1]  # give number occasions to numocc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CH.1 &lt;- matrix(as.numeric(char.vec),ncol=nyears,byrow=TRUE)  # ncol = number of occasion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emove individuals that were caught first time in final year, second-to-last and third-to-last year (as cannot be recaptured at age 3+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CH.2 &lt;- CH.1[-which(rowSums(CH.1[,1:(dim(CH.1)[2]-3)])==0),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Compute vector with occasion of first captur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get.first &lt;- function(x) min(which(x!=0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f &lt;- apply(CH.2, 1, get.firs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###########################################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emove sightings at 1 and 2 yr old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CH &lt;- CH.2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for (i in 1:dim(CH)[1]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CH[i,f[i]+1] &lt;- 0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CH[i,f[i]+2] &lt;- 0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###########################################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emove individuals that have had all sightings removed by previous step (with logical step to prevent deletion of all if none were removed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if(dim(CH.2)[1]&gt;dim(CH)[1]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CH &lt;- CH[-which(rowSums(CH[,1:dim(CH)[2]])==0),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Define number of sampling occasion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years &lt;- dim(CH)[2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M-ARRAY CREATION FUNCTION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Individuals recaptured at least onc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marraymulti &lt;- function(CH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nind &lt;- dim(CH)[1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n.occ &lt;- dim(CH)[2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states &lt;- max(CH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m.array &lt;- array(data = 0, dim = c(states,states,n.occ-1,n.occ+1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ums of individuals never re-encountered up to last but one release tim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t in 1:(n.occ-2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if(sum(CH[,t]&gt;0))  # if at least 1 individual released in ith year then proceed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 (i %in% CH[,t])   # if TRUE then do res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ch &lt;- CH[CH[,t]==i,]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else (is.vector(ch), ch1 &lt;- ch[which(sum(ch[(t+1):n.occ])==0)], # if 1 case only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ifelse (is.matrix(ch), ch1 &lt;- ch[which(rowSums(ch[,(t+1):n.occ])==0),],next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else(exists("ch1"),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ifelse(is.vector(ch1), sum(ch1[t]==i) -&gt; m.array[i,1,t,n.occ], # if 1 case only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      ifelse(is.matrix(ch1), sum(ch1[,t]==i) -&gt; m.array[i,1,t,n.occ], next)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um of individuals released final time and never re-encountered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if (i %in% CH[,n.occ-1])  # if TRUE then do res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ch &lt;- CH[CH[,n.occ-1]==i &amp; CH[,n.occ]==0,]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ifelse (is.vector(ch), sum(ch[n.occ-1]==i) -&gt; m.array[i,1,n.occ-1,n.occ], # if 1 case only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sum(ch[,n.occ-1]==i) -&gt; m.array[i,1,n.occ-1,n.occ]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# Loops to get sums of first re-encounter occs must be split up to avoid errors when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using rowSums and only a single column of matrix in subse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um of individuals seen first time at first re-encounter occasion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t in 1:(n.occ-1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ifelse (i %in% CH[,t],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ch &lt;- CH[CH[,t]==i,], nex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for (m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else (is.vector(ch), sum(ch[t+1]==m) -&gt; m.array[i,m,t,t], # if 1 case only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sum(ch[,t+1]==m) -&gt; m.array[i,m,t,t])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ums of individuals seen first time at second re-encounter occasion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t in 1:(n.occ-2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ifelse (i %in% CH[,t],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ch &lt;- CH[CH[,t]==i,], nex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ifelse (dim(ch)[1] &gt;=1,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ch1 &lt;- ch[ch[,t+1]==0,], nex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for (m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else (is.vector(ch1), sum(ch1[t+2]==m) -&gt; m.array[i,m,t,t+1],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sum(ch1[,t+2]==m) -&gt; m.array[i,m,t,t+1])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ums of individuals seen first time at third to last re-encounter occasion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t in 1:(n.occ-3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ifelse (i %in% CH[,t],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ch &lt;- CH[CH[,t]==i,], nex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for (u in (t+3):(n.occ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ifelse (dim(ch)[1] &gt;=1,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ch1 &lt;- ch[which(rowSums(ch[,(t+1):(u-1)])==0),], nex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for (m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ifelse (is.vector(ch1), sum(ch1[u]==m) -&gt; m.array[i,m,t,u-1],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          sum(ch1[,u]==m) -&gt; m.array[i,m,t,u-1]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out &lt;- m.array[,,1:(n.occ-1),1:n.occ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return(ou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} # End of function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eparate m-array function for individuals never re-encountered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marraymulti.N &lt;- function(CH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nind &lt;- dim(CH)[1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n.occ &lt;- dim(CH)[2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states &lt;- max(CH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m.array &lt;- array(data = 0, dim = c(states,states,n.occ-1,n.occ)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Get total released for each state for each year &amp; put in final column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for (i in 1:states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for (t in 1:(n.occ-1)){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  m.array[i,1,t,n.occ] &lt;- sum(CH[,t]==i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out &lt;- m.array[,,1:(n.occ-1),1:n.occ]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return(ou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} # End of function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-------------------------------------------------------------------------------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CREATE SEPARATE M-ARRAYS BY AGE CLAS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-------------------------------------------------------------------------------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Define number of sampling occasion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years &lt;- dim(CH)[2]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R_or_N &lt;- CH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R_or_N[CH.R_or_N==2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R_or_N[CH.R_or_N==3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R_or_N[CH.R_or_N==4] &lt;- 1  # This is ignored unless using 4th colon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ap &lt;- apply(CH.R_or_N, 1, sum) # vector of each individual with number of total captures incl releas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ind &lt;- which(cap &gt;= 2)  # vector of IDs of indivs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 &lt;- CH[ind,]    # Juvenile CH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N &lt;- CH[-ind,]   # Juvenile CH never recapture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Remove first captur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irst &lt;- numeric(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J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first[i] &lt;- min(which(CH.J.R[i,]&gt;=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1 &lt;- CH.J.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J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CH.J.R1[i,first[i]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Create CH matrix for juveniles, ignoring subsequent recapture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second &lt;- numeric(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J.R1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second[i] &lt;- min(which(CH.J.R1[i,]&gt;=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2 &lt;- CH.J.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J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if(second[i]+1 &lt;= dim(CH.J.R)[2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CH.J.R2[i,(second[i]+1):dim(CH.J.R)[2]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Separate juvs released as subadults from those released as adult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dif &lt;- second-first 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Juvs released as subads will have dif = 3  !! ENSURE CORRECT FOR AGE STRUCTUR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indsubs &lt;- which(dif==3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1subs &lt;- CH.J.R1[indsubs,]  # Juv CH recaptured &amp; released as subadult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1ads &lt;- CH.J.R1[-indsubs,]  # Juv CH recaptured &amp; released as adult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Create m-array for juvenile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.marray &lt;- marraymulti(CH.J.R2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Final column should be zero since all were recaptured (otherwise those released again count in not seen colum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R.marray[,,,nyears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Create the m-array for juveniles never recaptured and add it to the previous m-arra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N.marray &lt;- marraymulti.N(CH.J.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J.marray.temp &lt;- CH.J.R.marray + CH.J.N.marray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Age 3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_or_N &lt;- CH.J.R1sub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_or_N[CH.S.R_or_N==2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_or_N[CH.S.R_or_N==3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_or_N[CH.S.R_or_N==4] &lt;- 1  # This is ignored unless using 4th colon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ap &lt;- apply(CH.S.R_or_N, 1, sum) # vector of each individual with number of total captures incl releas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ind &lt;- which(cap &gt;= 2)  # vector of IDs of indivs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S.R &lt;- CH.J.R1subs[ind,]    #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 xml:space="preserve"> CH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S.N &lt;- CH.J.R1subs[-ind,]   #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 xml:space="preserve"> CH never recapture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Remove individuals that were caught first time in final 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N &lt;- CH.S.N[-which(rowSums(CH.S.N[,1:(dim(CH.S.N)[2]-1)])==0),]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Remove first captur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irstS &lt;- numeric(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S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firstS[i] &lt;- min(which(CH.S.R[i,]&gt;=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1 &lt;- CH.S.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S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CH.S.R1[i,firstS[i]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Create CH matrix for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>s, ignoring subsequent recapture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secondS &lt;- numeric(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S.R1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secondS[i] &lt;- min(which(CH.S.R1[i,]&gt;=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2 &lt;- CH.S.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i in 1:dim(CH.S.R)[1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if(secondS[i]+1 &lt;= dim(CH.S.R)[2]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CH.S.R2[i,(secondS[i]+1):dim(CH.S.R)[2]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Create m-array for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 xml:space="preserve"> recapture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.marray &lt;- marraymulti(CH.S.R2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Final column should be zero since all were recaptured (otherwise those released again count in not seen colum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R.marray[,,,nyears] &lt;- 0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Create the m-array for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 xml:space="preserve"> never recaptured and add it to the previous m-arra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N.marray &lt;- marraymulti.N(CH.S.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S.marray.temp &lt;- CH.S.R.marray + CH.S.N.marray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Age 4+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Create </w:t>
      </w:r>
      <w:r>
        <w:rPr>
          <w:rFonts w:ascii="Courier New" w:hAnsi="Courier New" w:cs="Courier New"/>
          <w:sz w:val="18"/>
          <w:szCs w:val="18"/>
        </w:rPr>
        <w:t>age 4+</w:t>
      </w:r>
      <w:r w:rsidRPr="008C7715">
        <w:rPr>
          <w:rFonts w:ascii="Courier New" w:hAnsi="Courier New" w:cs="Courier New"/>
          <w:sz w:val="18"/>
          <w:szCs w:val="18"/>
        </w:rPr>
        <w:t xml:space="preserve"> m-array from grown-up juveniles CH and grown-up </w:t>
      </w:r>
      <w:r>
        <w:rPr>
          <w:rFonts w:ascii="Courier New" w:hAnsi="Courier New" w:cs="Courier New"/>
          <w:sz w:val="18"/>
          <w:szCs w:val="18"/>
        </w:rPr>
        <w:t>age 3</w:t>
      </w:r>
      <w:r w:rsidRPr="008C7715">
        <w:rPr>
          <w:rFonts w:ascii="Courier New" w:hAnsi="Courier New" w:cs="Courier New"/>
          <w:sz w:val="18"/>
          <w:szCs w:val="18"/>
        </w:rPr>
        <w:t xml:space="preserve"> CH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all &lt;- rbind(CH.S.R1, CH.J.R1ads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R_or_N &lt;- CH.A.all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R_or_N[CH.A.R_or_N==2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R_or_N[CH.A.R_or_N==3] &lt;- 1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R_or_N[CH.A.R_or_N==4] &lt;- 1  # This is ignored unless using 4th colon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ap &lt;- apply(CH.A.R_or_N, 1, sum) # vector of each individual with number of total captures incl releas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ind &lt;- which(cap &gt;= 2)  # vector of IDs of indivs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A.R &lt;- CH.A.all[ind,]    # </w:t>
      </w:r>
      <w:r>
        <w:rPr>
          <w:rFonts w:ascii="Courier New" w:hAnsi="Courier New" w:cs="Courier New"/>
          <w:sz w:val="18"/>
          <w:szCs w:val="18"/>
        </w:rPr>
        <w:t>Age 4+</w:t>
      </w:r>
      <w:r w:rsidRPr="008C7715">
        <w:rPr>
          <w:rFonts w:ascii="Courier New" w:hAnsi="Courier New" w:cs="Courier New"/>
          <w:sz w:val="18"/>
          <w:szCs w:val="18"/>
        </w:rPr>
        <w:t xml:space="preserve"> CH recaptured at least once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A.N &lt;- CH.A.all[-ind,]   # </w:t>
      </w:r>
      <w:r>
        <w:rPr>
          <w:rFonts w:ascii="Courier New" w:hAnsi="Courier New" w:cs="Courier New"/>
          <w:sz w:val="18"/>
          <w:szCs w:val="18"/>
        </w:rPr>
        <w:t>Age 4+</w:t>
      </w:r>
      <w:r w:rsidRPr="008C7715">
        <w:rPr>
          <w:rFonts w:ascii="Courier New" w:hAnsi="Courier New" w:cs="Courier New"/>
          <w:sz w:val="18"/>
          <w:szCs w:val="18"/>
        </w:rPr>
        <w:t xml:space="preserve"> CH never recapture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Remove individuals that were caught first time in final 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N &lt;- CH.A.N[-which(rowSums(CH.A.N[,1:(dim(CH.A.N)[2]-1)])==0),]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CH.A.R.marray &lt;- marraymulti(CH.A.R) 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N.marray &lt;- marraymulti.N(CH.A.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# Add </w:t>
      </w:r>
      <w:r>
        <w:rPr>
          <w:rFonts w:ascii="Courier New" w:hAnsi="Courier New" w:cs="Courier New"/>
          <w:sz w:val="18"/>
          <w:szCs w:val="18"/>
        </w:rPr>
        <w:t>age 4+</w:t>
      </w:r>
      <w:r w:rsidRPr="008C7715">
        <w:rPr>
          <w:rFonts w:ascii="Courier New" w:hAnsi="Courier New" w:cs="Courier New"/>
          <w:sz w:val="18"/>
          <w:szCs w:val="18"/>
        </w:rPr>
        <w:t xml:space="preserve"> never recaptured m-array to </w:t>
      </w:r>
      <w:r>
        <w:rPr>
          <w:rFonts w:ascii="Courier New" w:hAnsi="Courier New" w:cs="Courier New"/>
          <w:sz w:val="18"/>
          <w:szCs w:val="18"/>
        </w:rPr>
        <w:t>age 4+</w:t>
      </w:r>
      <w:r w:rsidRPr="008C7715">
        <w:rPr>
          <w:rFonts w:ascii="Courier New" w:hAnsi="Courier New" w:cs="Courier New"/>
          <w:sz w:val="18"/>
          <w:szCs w:val="18"/>
        </w:rPr>
        <w:t xml:space="preserve"> recaptured m-arra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marray.temp &lt;- CH.A.R.marray + CH.A.N.marray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So that dmulti can be used as the distribution, the m-arrays must be stacked side by side.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Doing this means that there is a single column for individuals never seen again for each release state.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states &lt;- max(CH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marray &lt;- array((0),dim=c(states,nyears-1,((nyears-1)*states)+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marray[1,,] &lt;- c(CH.J.marray.temp[1,1,,1:(nyears-1)],CH.J.marray.temp[1,2,,1:(nyears-1)],CH.J.marray.temp[1,3,,1:(nyears-1)],CH.J.marray.temp[1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marray[2,,] &lt;- c(CH.J.marray.temp[2,1,,1:(nyears-1)],CH.J.marray.temp[2,2,,1:(nyears-1)],CH.J.marray.temp[2,3,,1:(nyears-1)],CH.J.marray.temp[2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J.marray[3,,] &lt;- c(CH.J.marray.temp[3,1,,1:(nyears-1)],CH.J.marray.temp[3,2,,1:(nyears-1)],CH.J.marray.temp[3,3,,1:(nyears-1)],CH.J.marray.temp[3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marray &lt;- array((0),dim=c(states,nyears-1,((nyears-1)*states)+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marray[1,,] &lt;- c(CH.S.marray.temp[1,1,,1:(nyears-1)],CH.S.marray.temp[1,2,,1:(nyears-1)],CH.S.marray.temp[1,3,,1:(nyears-1)],CH.S.marray.temp[1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marray[2,,] &lt;- c(CH.S.marray.temp[2,1,,1:(nyears-1)],CH.S.marray.temp[2,2,,1:(nyears-1)],CH.S.marray.temp[2,3,,1:(nyears-1)],CH.S.marray.temp[2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S.marray[3,,] &lt;- c(CH.S.marray.temp[3,1,,1:(nyears-1)],CH.S.marray.temp[3,2,,1:(nyears-1)],CH.S.marray.temp[3,3,,1:(nyears-1)],CH.S.marray.temp[3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marray &lt;- array((0),dim=c(states,nyears-1,((nyears-1)*states)+1)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marray[1,,] &lt;- c(CH.A.marray.temp[1,1,,1:(nyears-1)],CH.A.marray.temp[1,2,,1:(nyears-1)],CH.A.marray.temp[1,3,,1:(nyears-1)],CH.A.marray.temp[1,1,,nyears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marray[2,,] &lt;- c(CH.A.marray.temp[2,1,,1:(nyears-1)],CH.A.marray.temp[2,2,,1:(nyears-1)],CH.A.marray.temp[2,3,,1:(nyears-1)],CH.A.marray.temp[2,1,,nyears])</w:t>
      </w:r>
    </w:p>
    <w:p w:rsidR="00AC06D7" w:rsidRPr="00AC06D7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CH.A.marray[3,,] &lt;- c(CH.A.marray.temp[3,1,,1:(nyears-1)],CH.A.marray.temp[3,2,,1:(nyears-1)],CH.A.marray.temp[3,3,,1:(nyears-1)],CH.A.marray.temp[3,1,,nyears]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LOAD CENSUS AND PRODUCTIVITY DATA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popraw &lt;- read.table("popcounts.txt", sep="", header = T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A* = Population count data (pairs), B* = Surveyed broods, J* = Fledglings from surveyed broods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ockabil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AR &lt;- popraw$AR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BR &lt;- popraw$BR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JR &lt;- popraw$JR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Lady's Island Lak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AL &lt;- popraw$A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BL &lt;- popraw$B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JL &lt;- popraw$J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Coque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AC &lt;- popraw$AC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BC &lt;- popraw$BC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JC &lt;- popraw$JC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RUN THE MODEL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----------------------------------------------------------------------------------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pecify model in JAGS languag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sink(</w:t>
      </w:r>
      <w:r w:rsidR="008C7715" w:rsidRPr="008C7715">
        <w:rPr>
          <w:rFonts w:ascii="Courier New" w:hAnsi="Courier New" w:cs="Courier New"/>
          <w:sz w:val="18"/>
          <w:szCs w:val="18"/>
        </w:rPr>
        <w:t>"ipm_ms_marray_3age.txt"</w:t>
      </w:r>
      <w:r w:rsidRPr="00AC06D7">
        <w:rPr>
          <w:rFonts w:ascii="Courier New" w:hAnsi="Courier New" w:cs="Courier New"/>
          <w:sz w:val="18"/>
          <w:szCs w:val="18"/>
        </w:rPr>
        <w:t>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cat("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Define structure of the arrays for the transition matrice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var pr.temp.j1[states,states,nyears-1,nyears], pr.temp.j2[states,states,nyears-1,nyears], pr.j[states,nyears-1,((nyears-1)*3)+1],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pr.temp.s1[states,states,nyears-1,nyears], pr.temp.s2[states,states,nyears-1,nyears], pr.s[states,nyears-1,((nyears-1)*3)+1],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pr.temp.a1[states,states,nyears-1,nyears], pr.temp.a2[states,states,nyears-1,nyears], pr.a[states,nyears-1,((nyears-1)*3)+1];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    model 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------------------------------------------------------------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Integrated metapopulation model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Age at first breeding = 3 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rebreeding census, female-based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All vital rates are assumed to be time-dependent (random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Immigration and emigration rates calculated post hoc using rates of state transition (assumes all migration within metapopulation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opulation growth rate calculated post hoc to allow model to run to completion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ARAMETERS: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hij: juvenile survival probability (for interval fledging to age 3) (with index for site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annual.phij: juvenile annual survival probability with index for site, derived from phij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hia: adult (age 3+) annual survival probability (with index for site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sij1: movement probability between index-determined sites for for ages 0 and 1 (fixed at zero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sij2: movement probability between index-determined sites for age 2 (interval age 2-3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sia: movement probability between index-determined sites for age 3+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1: resighting probability at index-determined site at age 1 and 2 (fixed at zero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2: resighting probability at index-determined site at age 3 (released as juv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3: resighting probability at index-determined site at age 4+ (released as juv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4: resighting probability at index-determined site at age 4 (released age 3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5: resighting probability at index-determined site at age 5+ (released age 3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6: resighting probability at index-determined site at age 5+ (released age 4+ t-1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p7: resighting probability at index-determined site at age 6+ (released age 4+, not seen t-1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fecR: fecundity (productivity) at Rockabill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fecL: fecundity (productivity) at Lady's Island Lake</w:t>
      </w:r>
    </w:p>
    <w:p w:rsidR="00AC06D7" w:rsidRPr="00AC06D7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 fecC: fecundity (productivity) at Coquet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----------------------------------------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1. Define the priors for the parameter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----------------------------------------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Initial population sizes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1.1 Rockabill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_R[t] ~ dnorm(100, 0.0001)I(0,)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3-year (1- and 2-year not estimated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 xml:space="preserve">n4_R[t] ~ dnorm(100, 0.0001)I(0,) 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4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_R[t] ~ dnorm(100, 0.0001)I(0,)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5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C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L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C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L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C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LR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R[t] &lt;- round(n3_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R[t] &lt;- round(n4_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R[t] &lt;- round(n5_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CR[t] &lt;- round(n3imm_C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LR[t] &lt;- round(n3imm_L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CR[t] &lt;- round(n4imm_C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LR[t] &lt;- round(n4imm_L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CR[t] &lt;- round(n5imm_C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LR[t] &lt;- round(n5imm_LR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1.2 LIL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_L[t] ~ dnorm(100, 0.0001)I(0,)</w:t>
      </w:r>
      <w:r w:rsidR="007A3A79"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3-year (1- and 2-year not estimated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_L[t] ~ dnorm(100, 0.0001)I(0,)</w:t>
      </w:r>
      <w:r w:rsidR="007A3A79"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4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_L[t] ~ dnorm(100, 0.0001)I(0,)</w:t>
      </w:r>
      <w:r w:rsidR="007A3A79"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5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C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R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C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R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C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RL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L[t] &lt;- round(n3_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L[t] &lt;- round(n4_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L[t] &lt;- round(n5_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CL[t] &lt;- round(n3imm_C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RL[t] &lt;- round(n3imm_R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CL[t] &lt;- round(n4imm_C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RL[t] &lt;- round(n4imm_R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CL[t] &lt;- round(n5imm_C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RL[t] &lt;- round(n5imm_RL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# 1.3 Coquet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_C[t] ~ dnorm(100, 0.0001)I(0,)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3-year (1- and 2-year not estimated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_C[t] ~ dnorm(100, 0.0001)I(0,)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4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_C[t] ~ dnorm(100, 0.0001)I(0,)</w:t>
      </w:r>
      <w:r>
        <w:rPr>
          <w:rFonts w:ascii="Courier New" w:hAnsi="Courier New" w:cs="Courier New"/>
          <w:sz w:val="18"/>
          <w:szCs w:val="18"/>
        </w:rPr>
        <w:tab/>
      </w:r>
      <w:r w:rsidRPr="008C7715">
        <w:rPr>
          <w:rFonts w:ascii="Courier New" w:hAnsi="Courier New" w:cs="Courier New"/>
          <w:sz w:val="18"/>
          <w:szCs w:val="18"/>
        </w:rPr>
        <w:t># 5-year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R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_L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R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_L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R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_LC[t] ~ dnorm(50, 0.0001)I(0,500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for (t in 1:3){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C[t] &lt;- round(n3_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C[t] &lt;- round(n4_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C[t] &lt;- round(n5_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RC[t] &lt;- round(n3imm_R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3immLC[t] &lt;- round(n3imm_L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RC[t] &lt;- round(n4imm_R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4immLC[t] &lt;- round(n4imm_L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RC[t] &lt;- round(n5imm_RC[t])</w:t>
      </w:r>
    </w:p>
    <w:p w:rsidR="008C7715" w:rsidRP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N5immLC[t] &lt;- round(n5imm_LC[t])</w:t>
      </w:r>
    </w:p>
    <w:p w:rsidR="008C7715" w:rsidRDefault="008C7715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8C7715">
        <w:rPr>
          <w:rFonts w:ascii="Courier New" w:hAnsi="Courier New" w:cs="Courier New"/>
          <w:sz w:val="18"/>
          <w:szCs w:val="18"/>
        </w:rPr>
        <w:t>}</w:t>
      </w:r>
    </w:p>
    <w:p w:rsidR="00AC06D7" w:rsidRPr="00AC06D7" w:rsidRDefault="00AC06D7" w:rsidP="008C7715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2. Parameters time-dependen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 # stat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it(phij[i,t]) &lt;- logit.b0.phij[i]+epsilon.phij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phij[i,t] ~ dmnorm(0,tau.phij[i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it(phis[i,t]) &lt;- logit.b0.phis[i]+epsilon.phis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phis[i,t] ~ dmnorm(0,tau.phis[i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it(phia[i,t]) &lt;- logit.b0.phia[i]+epsilon.phia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phia[i,t] ~ dmnorm(0,tau.phia[i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iors for variance paramete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phij[i] &lt;- pow(sigma.phij[i]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phij[i]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phij[i] &lt;- pow(sigma.phij[i]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phis[i] &lt;- pow(sigma.phis[i]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phis[i]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phis[i] &lt;- pow(sigma.phis[i]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phia[i] &lt;- pow(sigma.phia[i]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phia[i]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phia[i] &lt;- pow(sigma.phia[i]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phij[i] ~ dunif(0,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phis[i] ~ dunif(0,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phia[i] ~ dunif(0,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stat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fecR ~ dunif(0,2)   # Capped at 2 because lay max 2 eg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fecC ~ dunif(0,2)   # Capped at 2 because lay max 2 eg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0.fecL ~ dunif(0,2)   # Capped at 2 because lay max 2 eg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(fecR[t]) &lt;- log.b0.fecR+epsilon.fecR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fecR[t] ~ dmnorm(0,tau.fecR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(fecC[t]) &lt;- log.b0.fecC+epsilon.fec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fecC[t] ~ dmnorm(0,tau.fecC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og(fecL[t]) &lt;- log.b0.fecL+epsilon.fec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epsilon.fecL[t] ~ dmnorm(0,tau.fec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fecR &lt;- pow(sigma.fecR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fecR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fecR &lt;- pow(sigma.fecR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fecC &lt;- pow(sigma.fecC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fecC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fecC &lt;- pow(sigma.fecC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au.fecL &lt;- pow(sigma.fecL,-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.fecL ~ dunif(0.1,1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igma2.fecL &lt;- pow(sigma.fecL,2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ack transformation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(i in 1:3){ # stat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it.b0.phij[i] &lt;- log(b0.phij[i] / (1 - b0.phij[i])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it.b0.phis[i] &lt;- log(b0.phis[i] / (1 - b0.phis[i])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it.b0.phia[i] &lt;- log(b0.phia[i] / (1 - b0.phia[i])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.b0.fecR &lt;- log(b0.fecR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.b0.fecC &lt;- log(b0.fecC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log.b0.fecL &lt;- log(b0.fecL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Resighting first resighting years (by age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or(i in 1:3){ # site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1[i,t] &lt;- 0 # no resightings at 1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i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i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i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i,4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i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i,4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1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2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4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5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iors for resighting excluding LI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or(i in 1:2){ # state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3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5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6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i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stat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iors for resighting for LI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7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5:7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6:7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0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3,t] ~ dunif(0, 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years where no resighting took place at LIL: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3,3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3,8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[3,9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ransitions: multinomial logi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Normal priors on logit of all but one transition proba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2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psij1[i,j,t] ~ dnorm(0, 0.00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psis[i,j,t] ~ dnorm(0, 0.00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lpsia[i,j,t] ~ dnorm(0, 0.00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nstrain the transitions such that their sum is &lt; 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  # departure stat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2){  # arrival stat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1[i,j,t] &lt;- exp(lpsij1[i,j,t]) / (1 + exp(lpsij1[i,1,t]) + exp(lpsij1[i,2,t])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s[i,j,t] &lt;- exp(lpsis[i,j,t]) / (1 + exp(lpsis[i,1,t]) + exp(lpsis[i,2,t])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a[i,j,t] &lt;- exp(lpsia[i,j,t]) / (1 + exp(lpsia[i,1,t]) + exp(lpsia[i,2,t])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alculate the last transition probabilit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1[i,3,t] &lt;- 1-psij1[i,1,t]-psij1[i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s[i,3,t] &lt;- 1-psis[i,1,t]-psis[i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a[i,3,t] &lt;- 1-psia[i,1,t]-psia[i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No transition over second &amp; third year (transition for juvs is 0-3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1,1,t] &lt;- 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1,2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1,3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2,1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2,2,t] &lt;- 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2,3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3,1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3,2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j2[3,3,t] &lt;- 1</w:t>
      </w:r>
    </w:p>
    <w:p w:rsid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t</w:t>
      </w:r>
    </w:p>
    <w:p w:rsidR="00AC06D7" w:rsidRPr="00AC06D7" w:rsidRDefault="00AC06D7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RANSITION MATRIC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_j1 # Transition matrix for juveniles (psij1) in first yea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_j2 # Transition matrix for juveniles yr1 to yr3 (psij2; no transition, phi not estimated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_s # Transition matrix for age 3 (phis*psis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_a # Transition matrix for age 4+ (phia*psia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1diag[j,i,t] &lt;- p1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2diag[j,i,t] &lt;- p2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3diag[j,i,t] &lt;- p3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4diag[j,i,t] &lt;- p4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5diag[j,i,t] &lt;- p5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6diag[j,i,t] &lt;- p6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7diag[j,i,t] &lt;- p7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1diag[i,j,t] &lt;- 1-p1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2diag[i,j,t] &lt;- 1-p2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3diag[i,j,t] &lt;- 1-p3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4diag[i,j,t] &lt;- 1-p4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5diag[i,j,t] &lt;- 1-p5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6diag[i,j,t] &lt;- 1-p6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q7diag[i,j,t] &lt;- 1-p7diag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hijdiag[i,j,t] &lt;- phij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hisdiag[i,j,t] &lt;- phis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hiadiag[i,j,t] &lt;- phia[i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_j1[i,j,t] &lt;- phijdiag[i,j,t]*psij1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_j2[i,j,t] &lt;- psij2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_s[i,j,t] &lt;- phisdiag[i,j,t]*psis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T_a[i,j,t] &lt;- phiadiag[i,j,t]*psia[i,j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AC06D7" w:rsidRPr="00AC06D7" w:rsidRDefault="00AC06D7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3. Derived paramete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nvert 0-3 survival for juvs to annual surviva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annual.phij[i,t] &lt;- phij[i,t]^(1/3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# Specify population-level parameters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#-------------------------------------------------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Rockabil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juv.R[t] &lt;-  1-psij1[2,2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sub.R[t] &lt;-  1-psis[2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ad.R[t] &lt;-   1-psia[2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juv.R[t] &lt;-phij[2,t]*psij1[2,2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sub.R[t] &lt;-phis[2,t]*psis[2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ad.R[t] &lt;-phia[2,t]*psia[2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juv.R[t] &lt;-phij[2,t]*psij1[2,1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juv.R[t] &lt;-phij[2,t]*psij1[2,3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sub.R[t] &lt;-phis[2,t]*psis[2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sub.R[t] &lt;-phis[2,t]*psis[2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ad.R[t] &lt;-phia[2,t]*psia[2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ad.R[t] &lt;-phia[2,t]*psia[2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I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juv.L[t] &lt;-  1-psij1[3,3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sub.L[t] &lt;-  1-psis[3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ad.L[t] &lt;-   1-psia[3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juv.L[t] &lt;-phij[3,t]*psij1[3,3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sub.L[t] &lt;-phis[3,t]*psis[3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ad.L[t] &lt;-phia[3,t]*psia[3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juv.L[t] &lt;-phij[3,t]*psij1[3,1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juv.L[t] &lt;-phij[3,t]*psij1[3,2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sub.L[t] &lt;-phis[3,t]*psis[3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sub.L[t] &lt;-phis[3,t]*psis[3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C.ad.L[t] &lt;-phia[3,t]*psia[3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ad.L[t] &lt;-phia[3,t]*psia[3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que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juv.C[t] &lt;-  1-psij1[1,1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sub.C[t] &lt;-  1-psis[1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ad.C[t] &lt;-   1-psia[1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juv.C[t] &lt;-phij[1,t]*psij1[1,1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sub.C[t] &lt;-phis[1,t]*psis[1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stay.ad.C[t] &lt;-phia[1,t]*psia[1,1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juv.C[t] &lt;-phij[1,t]*psij1[1,2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juv.C[t] &lt;-phij[1,t]*psij1[1,3,t] # for 0-3yo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sub.C[t] &lt;-phis[1,t]*psis[1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sub.C[t] &lt;-phis[1,t]*psis[1,3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R.ad.C[t] &lt;-phia[1,t]*psia[1,2,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urv.to.L.ad.C[t] &lt;-phia[1,t]*psia[1,3,t]</w:t>
      </w:r>
    </w:p>
    <w:p w:rsidR="00AC06D7" w:rsidRPr="00AC06D7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ime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 The likelihoods of the single data set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Rockabil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 Likelihood for population population count data (state-space mode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1 System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R[t-3] &lt;- fecR[t-3] * NtotR[t-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R[t-3] ~ dpois(meanflR[t-3])   # Total number of fledglings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fR[t-3] ~ dbin(0.5, FlR[t-3])   # Number of female fledglin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R[t] ~ dbin(surv.stay.juv.R[t-3], FfR[t-3]) # Number of 3 yo females that fledged at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LR[t] ~ dbin(surv.to.R.juv.L[t-3],FfL[t-3]) # Number of 3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CR[t] ~ dbin(surv.to.R.juv.C[t-3],FfC[t-3]) # Number of 3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R[t] &lt;- N3R[t] + N3immLR[t] + N3immCR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R[t] ~ dbin(surv.stay.sub.R[t-1], mean3R[t-1]) # Number of age 4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LR[t] ~ dbin(surv.to.R.sub.L[t-1],mean3L[t-1]) # Number of 4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CR[t] ~ dbin(surv.to.R.sub.C[t-1],mean3C[t-1]) # Number of 4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mean4R[t] &lt;- N4R[t] + N4immLR[t] + N4immCR[t]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5R[t] + N5immLR[t] + N5immCR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LR[t] ~ dbin(surv.to.R.ad.L[t-1],mean4L[t-1]) # Number of 5+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CR[t] ~ dbin(surv.to.R.ad.C[t-1],mean4C[t-1]) # Number of 5+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R[t] ~ dbin(surv.stay.ad.R[t-1], mean4R[t-1])# Number of age 5+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Number of fledglings in last study yea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(nyears-2)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R[t] &lt;- fecR[t] * NtotR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R[t] ~ dpois(meanflR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fR[t] ~ dbin(0.5, FlR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R[3] &lt;- N3R[3] + N3immLR[3] + N3immCR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4R[3] &lt;- N4R[3] + N4immLR[3] + N4immCR[3] + N5R[3] + N5immLR[3] + N5immCR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2 Observation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NtotR[t] &lt;- N3R[t] + N3immLR[t] + N3immCR[t]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4R[t] + N4immLR[t] + N4immCR[t] + N5R[t] + N5immLR[t] + N5immCR[t]   # Total number of breeding femal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yR[t] ~ dpois(NtotR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2. Likelihood for productivity data: Poisson regressio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JR[t] ~ dpois(rhoR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hoR[t] &lt;- BR[t] * fecR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ady's Island Lak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 Likelihood for population population count data (state-space mode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1 System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L[t-3] &lt;- fecL[t-3] * NtotL[t-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L[t-3] ~ dpois(meanflL[t-3])   # Total number of fledglings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fL[t-3] ~ dbin(0.5, FlL[t-3])   # Number of female fledglin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L[t] ~ dbin(surv.stay.juv.L[t-3], FfL[t-3]) # Number of 3 yo females that fledged at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RL[t] ~ dbin(surv.to.L.juv.R[t-3],FfR[t-3]) # Number of 3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CL[t] ~ dbin(surv.to.L.juv.C[t-3],FfC[t-3]) # Number of 3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L[t] &lt;- N3L[t] + N3immRL[t] + N3immC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L[t] ~ dbin(surv.stay.sub.L[t-1], mean3L[t-1]) # Number of age 4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RL[t] ~ dbin(surv.to.L.sub.R[t-1],mean3R[t-1]) # Number of 4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CL[t] ~ dbin(surv.to.L.sub.C[t-1],mean3C[t-1]) # Number of 4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4L[t] &lt;- N4L[t] + N4immRL[t] + N4immC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5L[t] + N5immRL[t] + N5immC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RL[t] ~ dbin(surv.to.L.ad.R[t-1], mean4R[t-1])   # Number of 5+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CL[t] ~ dbin(surv.to.L.ad.C[t-1], mean4C[t-1])   # Number of 5+ yo females from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L[t] ~ dbin(surv.stay.ad.L[t-1], mean4L[t-1])   # Number of age 5+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Number of fledglings in last study yea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(nyears-2)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L[t] &lt;- fecL[t] * Ntot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L[t] ~ dpois(meanflL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fL[t] ~ dbin(0.5, FlL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L[3] &lt;- N3L[3] + N3immRL[3] + N3immCL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4L[3] &lt;- N4L[3] + N4immRL[3] + N4immCL[3] + N5L[3] + N5immRL[3] + N5immCL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2 Observation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NtotL[t] &lt;- N3L[t] + N3immRL[t] + N3immCL[t]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4L[t] + N4immRL[t] + N4immCL[t] + N5L[t] + N5immRL[t] + N5immCL[t]# Total number of breeding femal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yL[t] ~ dpois(NtotL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2. Likelihood for productivity data: Poisson regressio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JL[t] ~ dpois(rhoL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hoL[t] &lt;- BL[t] * fecL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years where number monitored breeding pairs unknow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L[1] ~ dnorm(100, 0.0001)I(0,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L[3] ~ dnorm(100, 0.0001)I(0,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L[9] ~ dnorm(100, 0.0001)I(0,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L[11] ~ dnorm(100, 0.0001)I(0,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BL[12] ~ dnorm(100, 0.0001)I(0,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que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 Likelihood for population population count data (state-space mode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1 System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C[t-3] &lt;- fecC[t-3] * NtotC[t-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C[t-3] ~ dpois(meanflC[t-3])   # Total number of fledglings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fC[t-3] ~ dbin(0.5, FlC[t-3])   # Number of female fledgling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C[t] ~ dbin(surv.stay.juv.C[t-3], FfC[t-3]) # Number of 3 yo females that fledged at C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RC[t] ~ dbin(surv.to.C.juv.R[t-3],FfR[t-3]) # Number of 3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3immLC[t] ~ dbin(surv.to.C.juv.L[t-3],FfL[t-3]) # Number of 3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C[t] &lt;- N3C[t] + N3immRC[t] + N3immL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C[t] ~ dbin(surv.stay.sub.C[t-1], mean3C[t-1]) # Number of age 4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RC[t] ~ dbin(surv.to.C.sub.R[t-1],mean3R[t-1]) # Number of 4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4immLC[t] ~ dbin(surv.to.C.sub.L[t-1],mean3L[t-1]) # Number of 4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4C[t] &lt;- N4C[t] + N4immRC[t] + N4immL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5C[t] + N5immRC[t] + N5immL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RC[t] ~ dbin(surv.to.C.ad.R[t-1], mean4R[t-1])   # Number of 5+ yo females from 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immLC[t] ~ dbin(surv.to.C.ad.L[t-1], mean4L[t-1])   # Number of 5+ yo females from 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5C[t] ~ dbin(surv.stay.ad.C[t-1], mean4C[t-1])  # Number of age 5+ females that were at same site t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Number of fledglings in last study yea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(nyears-2)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flC[t] &lt;- fecC[t] * Ntot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lC[t] ~ dpois(meanflC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fC[t] ~ dbin(0.5, FlC[t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3C[3] &lt;- N3C[3] + N3immRC[3] + N3immLC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ean4C[3] &lt;- N4C[3] + N4immRC[3] + N4immLC[3] + N5C[3] + N5immRC[3] + N5immLC[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1.2 Observation proces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NtotC[t] &lt;- N3C[t] + N3immRC[t] + N3immLC[t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+ N4C[t] + N4immRC[t] + N4immLC[t] + N5C[t] + N5immRC[t] + N5immLC[t] # Total number of breeding femal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yC[t] ~ dpois(NtotC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4.2. Likelihood for productivity data: Poisson regressio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JC[t] ~ dpois(rhoC[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hoC[t] &lt;- BC[t] * fecC[t]</w:t>
      </w:r>
    </w:p>
    <w:p w:rsidR="00AC06D7" w:rsidRPr="00AC06D7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  <w:r w:rsidR="00AC06D7" w:rsidRPr="00AC06D7">
        <w:rPr>
          <w:rFonts w:ascii="Courier New" w:hAnsi="Courier New" w:cs="Courier New"/>
          <w:sz w:val="18"/>
          <w:szCs w:val="18"/>
        </w:rPr>
        <w:t xml:space="preserve">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5. Likelihood for capture-recapture data: Multistate model (3 states and 3 age classes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Multinomial likelihood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array.j[i,t,1:(((nyears-1)*states)+1)] ~ dmulti(pr.j[i,t,], r.j[i,t])  # r.j/s/a[t] = total number released each year from rowSums of each m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array.s[i,t,1:(((nyears-1)*states)+1)] ~ dmulti(pr.s[i,t,], r.s[i,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marray.a[i,t,1:(((nyears-1)*states)+1)] ~ dmulti(pr.a[i,t,], r.a[i,t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@@@@@@@@@@@@@@@@@@@@@@@@@@@@@@@@@@@@@@@@@@@@@@@@@@@@@@@@@@@@@@@@@@@@@@@@@@@@@@@@@@@@@@@@@# The release year for pr.temp.j2, pr.temp.s and pr.temp.a is the 3rd dimension, i.e. [,,X,]. [,,1,] is the first year in the capture history.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e recapture year for pr.temp.j2, pr.temp.s and pr.temp.a is the 4th dimension, i.e. [,,,X]. [,,,1] is the second year in the capture history.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[X,,,] is the release state (colony) and [,X,,] is the recapture state (colony).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e code must be edited manually for changes to age structure.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@@@@@@@@@@@@@@@@@@@@@@@@@@@@@@@@@@@@@@@@@@@@@@@@@@@@@@@@@@@@@@@@@@@@@@@@@@@@@@@@@@@@@@@@@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Juvenil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emporary arrays for the transition matrices defined in vr statements at start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ells for first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1[,,i,i] &lt;- T_j1[,,i]*p1diag[,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2nd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1[,,i,i+1] &lt;- T_j1[,,i]*q1diag[,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3rd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j1[,,i,i+2] &lt;- pr.temp.j1[,,i,i+1] %*% (T_j2[,,i+1] * q1diag[,,i+1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4th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4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j1[,,i,i+3] &lt;- pr.temp.j1[,,i,i+2] %*% (T_j2[,,i+2] * q2diag[,,i+2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5th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5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1[,,i,i+4] &lt;- pr.temp.j1[,,i,i+3] %*% (T_s[,,i+3] * q3diag[,,i+3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alculate remaining not seen probabiliti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6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5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j1[,,i,j] &lt;- pr.temp.j1[,,i,j-1] %*% (T_a[,,j-1] * q3diag[,,j-1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Matrix multiply all cells except diagonal (because no previous unseen to account for with diagona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y probability of being seen, in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Firstly j2*p1 (still not back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3)){   # Juvs ringed nyears-2 not back until nyears+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,,i,i+1] &lt;- (pr.temp.j1[,,i,i+1] %*% T_j2[,,i+1]) * p1diag[,,i+1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condly j2*p2 (back as subadult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or (i in 1:(nyears-3)){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,,i,i+2] &lt;- (pr.temp.j1[,,i,i+2] %*% T_j2[,,i+2]) * p2diag[,,i+2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irdly s*p3 (back as adult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or (i in 1:(nyears-4)){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,,i,i+3] &lt;- (pr.temp.j1[,,i,i+3] %*% T_s[,,i+3]) * p3diag[,,i+3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astly remainder all as adul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for (i in 1:(nyears-5)){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4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,,i,j] &lt;- (pr.temp.j1[,,i,j] %*% T_a[,,j]) * p3diag[,,j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py diagonal 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,,i,i] &lt;- pr.temp.j1[,,i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(nyears-2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r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i,j,r,t] &lt;- 0   # No juveniles released nyears-2 and nyears-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elow main diagona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2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r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i,j,r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ast colum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1,1,t,nyears] &lt;- 1-sum(pr.temp.j2[1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2,1,t,nyears] &lt;- 1-sum(pr.temp.j2[2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3,1,t,nyears] &lt;- 1-sum(pr.temp.j2[3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2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j2[i,j,t,nyears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ransform the temporary array into an array where recapture states are stacked side by sid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is allows for a single column for individuals never recaptured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.j dimensions defined in vr statements at beginning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1,,1:(nyears-1)] &lt;- pr.temp.j2[1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1,,nyears:((nyears-1)*2)] &lt;- pr.temp.j2[1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1,,(((nyears-1)*2)+1):((nyears-1)*3)] &lt;- pr.temp.j2[1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1,,(((nyears-1)*3)+1)] &lt;- pr.temp.j2[1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2,,1:(nyears-1)] &lt;- pr.temp.j2[2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2,,nyears:((nyears-1)*2)] &lt;- pr.temp.j2[2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2,,(((nyears-1)*2)+1):((nyears-1)*3)] &lt;- pr.temp.j2[2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2,,(((nyears-1)*3)+1)] &lt;- pr.temp.j2[2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3,,1:(nyears-1)] &lt;- pr.temp.j2[3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3,,nyears:((nyears-1)*2)] &lt;- pr.temp.j2[3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3,,(((nyears-1)*2)+1):((nyears-1)*3)] &lt;- pr.temp.j2[3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j[3,,(((nyears-1)*3)+1)] &lt;- pr.temp.j2[3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Age 3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emporary arrays for the transition matrices defined in vr statements at start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r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i,j,r,t] &lt;- 0   # No subadults released until t = 4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ells for birds seen first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4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s1[,,i,i] &lt;- T_s[,,i] * p4diag[,,i]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2nd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4:(nyears-2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1[,,i,i+1] &lt;- T_s[,,i] * q4diag[,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alculate remaining not seen probabiliti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4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2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s1[,,i,j] &lt;- pr.temp.s1[,,i,j-1] %*% (T_a[,,j-1] * q5diag[,,j-1])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Matrix multiply all cells except diagonal (because no previous unseen to account for with diagona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y probability of being seen, in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First 3 years no releases of subadult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4:(nyears-2)){   # Final recap year already completed abov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1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,,i,j] &lt;- (pr.temp.s1[,,i,j] %*% T_a[,,j]) * p5diag[,,j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py diagonal 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4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,,i,i] &lt;- pr.temp.s1[,,i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elow main diagona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2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r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i,j,r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4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ast colum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1,1,t,nyears] &lt;- 1-sum(pr.temp.s2[1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2,1,t,nyears] &lt;- 1-sum(pr.temp.s2[2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3,1,t,nyears] &lt;- 1-sum(pr.temp.s2[3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2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s2[i,j,t,nyears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ransform the temporary array into an array where recapture states are stacked side by sid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is allows for a single column for individuals never recaptured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.s dimensions defined in vr statements at beginning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1,,1:(nyears-1)] &lt;- pr.temp.s2[1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1,,nyears:((nyears-1)*2)] &lt;- pr.temp.s2[1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1,,(((nyears-1)*2)+1):((nyears-1)*3)] &lt;- pr.temp.s2[1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1,,(((nyears-1)*3)+1)] &lt;- pr.temp.s2[1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2,,1:(nyears-1)] &lt;- pr.temp.s2[2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2,,nyears:((nyears-1)*2)] &lt;- pr.temp.s2[2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2,,(((nyears-1)*2)+1):((nyears-1)*3)] &lt;- pr.temp.s2[2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2,,(((nyears-1)*3)+1)] &lt;- pr.temp.s2[2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3,,1:(nyears-1)] &lt;- pr.temp.s2[3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3,,nyears:((nyears-1)*2)] &lt;- pr.temp.s2[3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3,,(((nyears-1)*2)+1):((nyears-1)*3)] &lt;- pr.temp.s2[3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s[3,,(((nyears-1)*3)+1)] &lt;- pr.temp.s2[3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-----------------------------------------------------------------------------------------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Age 4+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emporary arrays for the transition matrices defined in vr statements at start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# </w:t>
      </w:r>
      <w:r>
        <w:rPr>
          <w:rFonts w:ascii="Courier New" w:hAnsi="Courier New" w:cs="Courier New"/>
          <w:sz w:val="18"/>
          <w:szCs w:val="18"/>
        </w:rPr>
        <w:t>Age 4+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1:4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r:nyear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a2[i,j,r,t] &lt;- 0   # No </w:t>
      </w:r>
      <w:r>
        <w:rPr>
          <w:rFonts w:ascii="Courier New" w:hAnsi="Courier New" w:cs="Courier New"/>
          <w:sz w:val="18"/>
          <w:szCs w:val="18"/>
        </w:rPr>
        <w:t>age 4+</w:t>
      </w:r>
      <w:r w:rsidRPr="007A3A79">
        <w:rPr>
          <w:rFonts w:ascii="Courier New" w:hAnsi="Courier New" w:cs="Courier New"/>
          <w:sz w:val="18"/>
          <w:szCs w:val="18"/>
        </w:rPr>
        <w:t xml:space="preserve"> released until t = 5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ells for birds seen first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5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pr.temp.a1[,,i,i] &lt;- T_a[,,i] * p6diag[,,i]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et out not seen probabilities for 2nd recap occ after releas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5:(nyears-2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1[,,i,i+1] &lt;- T_a[,,i] * q6diag[,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alculate remaining not seen probabiliti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5:(nyears-3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2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1[,,i,j] &lt;- pr.temp.a1[,,i,j-1] %*% (T_a[,,j-1] * q7diag[,,j-1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Matrix multiply all cells except diagonal (because no previous unseen to account for with diagonal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y probability of being seen, in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5:(nyears-2)){   # Final recap year already completed abov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(i+1)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,,i,j] &lt;- (pr.temp.a1[,,i,j] %*% T_a[,,j]) * p7diag[,,j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Copy diagonal to the second temp array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5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,,i,i] &lt;- pr.temp.a1[,,i,i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 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elow main diagona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r in 2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r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i,j,r,t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5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Last colum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1,1,t,nyears] &lt;- 1-sum(pr.temp.a2[1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2,1,t,nyears] &lt;- 1-sum(pr.temp.a2[2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3,1,t,nyears] &lt;- 1-sum(pr.temp.a2[3,,t,1:(nyears-1)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2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temp.a2[i,j,t,nyears] &lt;- 0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ransform the temporary array into an array where recapture states are stacked side by side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This allows for a single column for individuals never recaptured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r.a dimensions defined in vr statements at beginning of mode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1,,1:(nyears-1)] &lt;- pr.temp.a2[1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1,,nyears:((nyears-1)*2)] &lt;- pr.temp.a2[1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1,,(((nyears-1)*2)+1):((nyears-1)*3)] &lt;- pr.temp.a2[1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1,,(((nyears-1)*3)+1)] &lt;- pr.temp.a2[1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2,,1:(nyears-1)] &lt;- pr.temp.a2[2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2,,nyears:((nyears-1)*2)] &lt;- pr.temp.a2[2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2,,(((nyears-1)*2)+1):((nyears-1)*3)] &lt;- pr.temp.a2[2,3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2,,(((nyears-1)*3)+1)] &lt;- pr.temp.a2[2,1,,nyears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3,,1:(nyears-1)] &lt;- pr.temp.a2[3,1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3,,nyears:((nyears-1)*2)] &lt;- pr.temp.a2[3,2,,1:(nyears-1)]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3,,(((nyears-1)*2)+1):((nyears-1)*3)] &lt;- pr.temp.a2[3,3,,1:(nyears-1)]</w:t>
      </w:r>
    </w:p>
    <w:p w:rsidR="00AC06D7" w:rsidRPr="00AC06D7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r.a[3,,(((nyears-1)*3)+1)] &lt;- pr.temp.a2[3,1,,nyears]</w:t>
      </w:r>
      <w:r w:rsidR="00AC06D7" w:rsidRPr="00AC06D7">
        <w:rPr>
          <w:rFonts w:ascii="Courier New" w:hAnsi="Courier New" w:cs="Courier New"/>
          <w:sz w:val="18"/>
          <w:szCs w:val="18"/>
        </w:rPr>
        <w:t xml:space="preserve">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}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    ",fill = TRUE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sink(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Bundle data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Row sums to get number of each age class released from each state per year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.j &lt;- r.s &lt;- r.a &lt;- matrix((0),nrow=3,ncol=nyears-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.j[i,t] &lt;- sum(CH.J.marray[i,t,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.s[i,t] &lt;- sum(CH.S.marray[i,t,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r.a[i,t] &lt;- sum(CH.A.marray[i,t,]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jags.data &lt;- list(nyears = nyears, marray.j = CH.J.marray, marray.s = CH.S.marray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marray.a = CH.A.marray, yR = AR, JR = JR, BR = BR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yC = AC, JC = JC, BC = BC, yL = AL, JL = JL, BL = BL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r.j = r.j, r.s = r.s, r.a = r.a, states=3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FUNCTION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Function to create initial values for psi age/col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init.psi &lt;- function(col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psi.array &lt;- array(NA,dim=c(cols,cols-1,nyears-1)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for (i in 1:cols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j in 1:(col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si.array[i,j,t] &lt;- rnorm(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} #t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 #j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} #i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return(psi.array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}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Function to create initial values for p with missing year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init.p &lt;- function(miss_yr, lower, upper){  # miss_yr = year that age group not seen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p.array &lt;- matrix(data=NA,nrow=3,ncol=nyears-1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for (t in 1:(nyears-1)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p.array[i,t] &lt;- runif(1,lower,upper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for (i in 1:3){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.array[i,miss_yr] &lt;- NA # recap years in which age not seen (1 for sub, 1:2 for ad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p.array[3,3] &lt;- NA  # nothing seen LIL 1995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p.array[3,8:9] &lt;- NA # nothing seen LIL 2000 and 2001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 return(p.array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Initial values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inits &lt;- function(){list(b0.phij = runif(3, 0.4, 0.8), b0.phis = runif(3, 0.5, 0.9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b0.phia = runif(3, 0.5, 0.9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b0.fecC = runif(1, 0, 2), b0.fecR = runif(1, 0, 2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b0.fecL = runif(1, 0, 2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p2 = init.p(1:2, 0.2, 0.5), p3 = init.p(1:3, 0.3, 0.5), p4 = init.p(1:3, 0.3, 0.5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p5 = init.p(1:4, 0.2, 0.4), p6 = init.p(1:4, 0.3, 0.5), p7 = init.p(1:5, 0.2, 0.4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sigma.phij = runif(3, 0.1, 1), sigma.phia = runif(3, 0.1, 1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sigma.fecC = runif(1, 0.1, 1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sigma.fecR = runif(1, 0.1, 1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sigma.fecL = runif(1, 0.1, 1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lpsij1 = init.psi(3), lpsia = init.psi(3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_R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_R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_R = round(runif(3, 1, 50), 0)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C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L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C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L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C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LR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_C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_C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_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R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L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R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L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R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LC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_L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_L = round(runif(3, 1, 50), 0), 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_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C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3imm_R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C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4imm_R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CL = round(runif(3, 1, 50), 0)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 n5imm_RL = round(runif(3, 1, 50), 0)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)}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Parameters monitored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params &lt;- c("phij", "phis", "phia", "psij1", "psis", "psia", "annual.phij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psi.juv.R", "psi.sub.R", "psi.ad.R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surv.stay.juv.R", "surv.stay.sub.R", "surv.stay.ad.R"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psi.juv.C", "psi.sub.C", "psi.ad.C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surv.stay.juv.C", "surv.stay.sub.C", "surv.stay.ad.C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psi.juv.L", "psi.sub.L", "psi.ad.L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surv.stay.juv.L", "surv.stay.sub.L", "surv.stay.ad.L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p2", "p3", "p4", "p5", "p6", "p7"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fecC", "fecR", "fecL"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N3C", "N4C", "N5C", "N3immRC", "N3immLC", "N4immRC", "N4immLC", "N5immRC", "N5immLC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NtotC", "FlC", "FfC",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N3R", "N4R", "N5R", "N3immCR", "N3immLR", "N4immCR", "N4immLR", "N5immCR", "N5immLR"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NtotR", "FlR", "FfR", 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N3L", "N4L", "N5L", "N3immCL", "N3immRL", "N4immCL", "N4immRL", "N5immCL", "N5immRL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 xml:space="preserve">"NtotL", "FlL", "FfL", 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b0.phij", "b0.phis", "b0.phia",</w:t>
      </w:r>
    </w:p>
    <w:p w:rsidR="007A3A79" w:rsidRPr="007A3A79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"b0.fecC", "b0.fecR", "b0.fecL"</w:t>
      </w:r>
    </w:p>
    <w:p w:rsidR="00AC06D7" w:rsidRPr="00AC06D7" w:rsidRDefault="007A3A79" w:rsidP="007A3A79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Specify MCMC settings: number of iterations, thinning, burn-in and chains</w:t>
      </w:r>
    </w:p>
    <w:p w:rsidR="001E5404" w:rsidRPr="00AC06D7" w:rsidRDefault="001E5404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# Approximately 8 days to run 800,000 iterations on machine with Intel i7 processor and 16 GB RAM.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i &lt;- 800000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t &lt;- 50</w:t>
      </w:r>
    </w:p>
    <w:p w:rsid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b &lt;- 600000</w:t>
      </w:r>
    </w:p>
    <w:p w:rsidR="00C516B6" w:rsidRPr="00AC06D7" w:rsidRDefault="00C516B6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na &lt;- 10000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nc &lt;- 4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ncores &lt;- </w:t>
      </w:r>
      <w:r w:rsidR="007A3A79">
        <w:rPr>
          <w:rFonts w:ascii="Courier New" w:hAnsi="Courier New" w:cs="Courier New"/>
          <w:sz w:val="18"/>
          <w:szCs w:val="18"/>
        </w:rPr>
        <w:t>3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># Call JAGS from R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C06D7">
        <w:rPr>
          <w:rFonts w:ascii="Courier New" w:hAnsi="Courier New" w:cs="Courier New"/>
          <w:sz w:val="18"/>
          <w:szCs w:val="18"/>
        </w:rPr>
        <w:t xml:space="preserve">out.all &lt;- jags(jags.data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out.all &lt;- jags(jags.data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inits=inits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parameters.to.save=params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model.file="ipm_ms_marray_</w:t>
      </w:r>
      <w:r w:rsidR="007A3A79">
        <w:rPr>
          <w:rFonts w:ascii="Courier New" w:hAnsi="Courier New" w:cs="Courier New"/>
          <w:sz w:val="18"/>
          <w:szCs w:val="18"/>
        </w:rPr>
        <w:t>3</w:t>
      </w:r>
      <w:r w:rsidRPr="00C516B6">
        <w:rPr>
          <w:rFonts w:ascii="Courier New" w:hAnsi="Courier New" w:cs="Courier New"/>
          <w:sz w:val="18"/>
          <w:szCs w:val="18"/>
        </w:rPr>
        <w:t xml:space="preserve">age.txt"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chains = nc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thin = nt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iter = ni, 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burnin = nb,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adapt = na,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parallel = FALSE,</w:t>
      </w:r>
    </w:p>
    <w:p w:rsidR="00C516B6" w:rsidRPr="00C516B6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n.cores = ncores,</w:t>
      </w:r>
    </w:p>
    <w:p w:rsidR="00AC06D7" w:rsidRPr="00AC06D7" w:rsidRDefault="00C516B6" w:rsidP="00C516B6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C516B6">
        <w:rPr>
          <w:rFonts w:ascii="Courier New" w:hAnsi="Courier New" w:cs="Courier New"/>
          <w:sz w:val="18"/>
          <w:szCs w:val="18"/>
        </w:rPr>
        <w:t xml:space="preserve">                DIC=FALSE)</w:t>
      </w:r>
    </w:p>
    <w:p w:rsidR="00AC06D7" w:rsidRPr="00AC06D7" w:rsidRDefault="00AC06D7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C06D7" w:rsidRDefault="007A3A79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# save the output to the file .RData in the cwd</w:t>
      </w:r>
      <w:r>
        <w:rPr>
          <w:rFonts w:ascii="Courier New" w:hAnsi="Courier New" w:cs="Courier New"/>
          <w:sz w:val="18"/>
          <w:szCs w:val="18"/>
        </w:rPr>
        <w:t xml:space="preserve"> </w:t>
      </w:r>
      <w:r w:rsidR="00AC06D7" w:rsidRPr="00AC06D7">
        <w:rPr>
          <w:rFonts w:ascii="Courier New" w:hAnsi="Courier New" w:cs="Courier New"/>
          <w:sz w:val="18"/>
          <w:szCs w:val="18"/>
        </w:rPr>
        <w:t>for post hoc analysis and figure production</w:t>
      </w:r>
    </w:p>
    <w:p w:rsidR="007A3A79" w:rsidRPr="00AC06D7" w:rsidRDefault="007A3A79" w:rsidP="00AC06D7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7A3A79">
        <w:rPr>
          <w:rFonts w:ascii="Courier New" w:hAnsi="Courier New" w:cs="Courier New"/>
          <w:sz w:val="18"/>
          <w:szCs w:val="18"/>
        </w:rPr>
        <w:t>save(out.all, file = "C:/</w:t>
      </w:r>
      <w:r>
        <w:rPr>
          <w:rFonts w:ascii="Courier New" w:hAnsi="Courier New" w:cs="Courier New"/>
          <w:sz w:val="18"/>
          <w:szCs w:val="18"/>
        </w:rPr>
        <w:t>…</w:t>
      </w:r>
      <w:r w:rsidRPr="007A3A79">
        <w:rPr>
          <w:rFonts w:ascii="Courier New" w:hAnsi="Courier New" w:cs="Courier New"/>
          <w:sz w:val="18"/>
          <w:szCs w:val="18"/>
        </w:rPr>
        <w:t>/ipm.ms.marray_3ages.RData")</w:t>
      </w:r>
    </w:p>
    <w:p w:rsidR="00182AC2" w:rsidRDefault="00182AC2" w:rsidP="00992782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9716C9" w:rsidRDefault="00684ACF" w:rsidP="00C30A08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Figure S1. </w:t>
      </w:r>
      <w:r>
        <w:rPr>
          <w:rFonts w:ascii="Times New Roman" w:hAnsi="Times New Roman" w:cs="Times New Roman"/>
          <w:sz w:val="24"/>
        </w:rPr>
        <w:t xml:space="preserve">Annual estimates of </w:t>
      </w:r>
      <w:r w:rsidR="00A66854">
        <w:rPr>
          <w:rFonts w:ascii="Times New Roman" w:hAnsi="Times New Roman" w:cs="Times New Roman"/>
          <w:sz w:val="24"/>
        </w:rPr>
        <w:t>resighting</w:t>
      </w:r>
      <w:r>
        <w:rPr>
          <w:rFonts w:ascii="Times New Roman" w:hAnsi="Times New Roman" w:cs="Times New Roman"/>
          <w:sz w:val="24"/>
        </w:rPr>
        <w:t xml:space="preserve"> probability </w:t>
      </w:r>
      <w:r w:rsidR="006C25BC">
        <w:rPr>
          <w:rFonts w:ascii="Times New Roman" w:hAnsi="Times New Roman" w:cs="Times New Roman"/>
          <w:sz w:val="24"/>
        </w:rPr>
        <w:t>by age when last resighted and time since last resighting (resighted preceding year or not)</w:t>
      </w:r>
      <w:r w:rsidR="009716C9">
        <w:rPr>
          <w:rFonts w:ascii="Times New Roman" w:hAnsi="Times New Roman" w:cs="Times New Roman"/>
          <w:sz w:val="24"/>
        </w:rPr>
        <w:t xml:space="preserve"> obtained from the integrated population model for R</w:t>
      </w:r>
      <w:r w:rsidR="00B91934">
        <w:rPr>
          <w:rFonts w:ascii="Times New Roman" w:hAnsi="Times New Roman" w:cs="Times New Roman"/>
          <w:sz w:val="24"/>
        </w:rPr>
        <w:t>ockabill (ROC)</w:t>
      </w:r>
      <w:r w:rsidR="009716C9">
        <w:rPr>
          <w:rFonts w:ascii="Times New Roman" w:hAnsi="Times New Roman" w:cs="Times New Roman"/>
          <w:sz w:val="24"/>
        </w:rPr>
        <w:t>, LIL and C</w:t>
      </w:r>
      <w:r w:rsidR="00B91934">
        <w:rPr>
          <w:rFonts w:ascii="Times New Roman" w:hAnsi="Times New Roman" w:cs="Times New Roman"/>
          <w:sz w:val="24"/>
        </w:rPr>
        <w:t>oquet (COQ)</w:t>
      </w:r>
      <w:r w:rsidR="009716C9">
        <w:rPr>
          <w:rFonts w:ascii="Times New Roman" w:hAnsi="Times New Roman" w:cs="Times New Roman"/>
          <w:sz w:val="24"/>
        </w:rPr>
        <w:t>, with 95% credible intervals.</w:t>
      </w:r>
    </w:p>
    <w:p w:rsidR="00684ACF" w:rsidRDefault="00684ACF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5417341" cy="433387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1\AppData\Local\Microsoft\Windows\INetCache\Content.Word\fig.ipm_2ages_detection.pn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5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7341" cy="4333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sz w:val="24"/>
        </w:rPr>
        <w:br w:type="page"/>
      </w:r>
    </w:p>
    <w:p w:rsidR="00D83CB0" w:rsidRDefault="00D83CB0" w:rsidP="00C30A08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>
        <w:rPr>
          <w:rFonts w:ascii="Times New Roman" w:hAnsi="Times New Roman" w:cs="Times New Roman"/>
          <w:b/>
          <w:sz w:val="24"/>
        </w:rPr>
        <w:t>S2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Pr="00E3242C"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/>
          <w:sz w:val="24"/>
        </w:rPr>
        <w:t>stimates of juvenile</w:t>
      </w:r>
      <w:r w:rsidR="006C25BC">
        <w:rPr>
          <w:rFonts w:ascii="Times New Roman" w:hAnsi="Times New Roman" w:cs="Times New Roman"/>
          <w:sz w:val="24"/>
        </w:rPr>
        <w:t>, age 3</w:t>
      </w:r>
      <w:r>
        <w:rPr>
          <w:rFonts w:ascii="Times New Roman" w:hAnsi="Times New Roman" w:cs="Times New Roman"/>
          <w:sz w:val="24"/>
        </w:rPr>
        <w:t xml:space="preserve"> and age </w:t>
      </w:r>
      <w:r w:rsidR="006C25BC">
        <w:rPr>
          <w:rFonts w:ascii="Times New Roman" w:hAnsi="Times New Roman" w:cs="Times New Roman"/>
          <w:sz w:val="24"/>
        </w:rPr>
        <w:t>4</w:t>
      </w:r>
      <w:r>
        <w:rPr>
          <w:rFonts w:ascii="Times New Roman" w:hAnsi="Times New Roman" w:cs="Times New Roman"/>
          <w:sz w:val="24"/>
        </w:rPr>
        <w:t xml:space="preserve">+ number of emigrants and immigrants obtained from the integrated population model for </w:t>
      </w:r>
      <w:r w:rsidR="00B91934">
        <w:rPr>
          <w:rFonts w:ascii="Times New Roman" w:hAnsi="Times New Roman" w:cs="Times New Roman"/>
          <w:sz w:val="24"/>
        </w:rPr>
        <w:t>Rockabill (</w:t>
      </w:r>
      <w:r>
        <w:rPr>
          <w:rFonts w:ascii="Times New Roman" w:hAnsi="Times New Roman" w:cs="Times New Roman"/>
          <w:sz w:val="24"/>
        </w:rPr>
        <w:t>ROC</w:t>
      </w:r>
      <w:r w:rsidR="00B91934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, LIL and </w:t>
      </w:r>
      <w:r w:rsidR="00B91934">
        <w:rPr>
          <w:rFonts w:ascii="Times New Roman" w:hAnsi="Times New Roman" w:cs="Times New Roman"/>
          <w:sz w:val="24"/>
        </w:rPr>
        <w:t>Coquet (</w:t>
      </w:r>
      <w:r>
        <w:rPr>
          <w:rFonts w:ascii="Times New Roman" w:hAnsi="Times New Roman" w:cs="Times New Roman"/>
          <w:sz w:val="24"/>
        </w:rPr>
        <w:t>COQ</w:t>
      </w:r>
      <w:r w:rsidR="00B91934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>, with 95% credible intervals.</w:t>
      </w:r>
    </w:p>
    <w:p w:rsidR="00D83CB0" w:rsidRPr="007C7B1C" w:rsidRDefault="00D83CB0" w:rsidP="00D83CB0">
      <w:pPr>
        <w:rPr>
          <w:rFonts w:ascii="Times New Roman" w:hAnsi="Times New Roman" w:cs="Times New Roman"/>
          <w:sz w:val="24"/>
        </w:rPr>
      </w:pPr>
      <w:r>
        <w:rPr>
          <w:noProof/>
          <w:lang w:eastAsia="en-GB"/>
        </w:rPr>
        <w:drawing>
          <wp:inline distT="0" distB="0" distL="0" distR="0" wp14:anchorId="2662F4D2" wp14:editId="3D56EA18">
            <wp:extent cx="6192042" cy="4953633"/>
            <wp:effectExtent l="0" t="0" r="0" b="0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_Em_ActualNos.2age.sv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92042" cy="4953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3CB0" w:rsidRDefault="00D83CB0" w:rsidP="00DA395E"/>
    <w:p w:rsidR="00BE02EE" w:rsidRPr="007C7B1C" w:rsidRDefault="00DA395E" w:rsidP="00C30A08">
      <w:pPr>
        <w:spacing w:line="360" w:lineRule="auto"/>
        <w:rPr>
          <w:rFonts w:ascii="Times New Roman" w:hAnsi="Times New Roman" w:cs="Times New Roman"/>
          <w:sz w:val="24"/>
        </w:rPr>
      </w:pPr>
      <w:r>
        <w:br w:type="page"/>
      </w:r>
      <w:r w:rsidR="00BE02EE" w:rsidRPr="007C7B1C">
        <w:rPr>
          <w:rFonts w:ascii="Times New Roman" w:hAnsi="Times New Roman" w:cs="Times New Roman"/>
          <w:b/>
          <w:sz w:val="24"/>
        </w:rPr>
        <w:t xml:space="preserve">Figure </w:t>
      </w:r>
      <w:r w:rsidR="007F6FBE">
        <w:rPr>
          <w:rFonts w:ascii="Times New Roman" w:hAnsi="Times New Roman" w:cs="Times New Roman"/>
          <w:b/>
          <w:sz w:val="24"/>
        </w:rPr>
        <w:t>S</w:t>
      </w:r>
      <w:r w:rsidR="00DE0FAD">
        <w:rPr>
          <w:rFonts w:ascii="Times New Roman" w:hAnsi="Times New Roman" w:cs="Times New Roman"/>
          <w:b/>
          <w:sz w:val="24"/>
        </w:rPr>
        <w:t>3</w:t>
      </w:r>
      <w:r w:rsidR="00BE02EE" w:rsidRPr="007C7B1C">
        <w:rPr>
          <w:rFonts w:ascii="Times New Roman" w:hAnsi="Times New Roman" w:cs="Times New Roman"/>
          <w:b/>
          <w:sz w:val="24"/>
        </w:rPr>
        <w:t xml:space="preserve">. </w:t>
      </w:r>
      <w:r w:rsidR="006B7735">
        <w:rPr>
          <w:rFonts w:ascii="Times New Roman" w:hAnsi="Times New Roman" w:cs="Times New Roman"/>
          <w:sz w:val="24"/>
        </w:rPr>
        <w:t>Estimates of juvenile survival from fledging to age 3 (a)</w:t>
      </w:r>
      <w:r w:rsidR="006C25BC">
        <w:rPr>
          <w:rFonts w:ascii="Times New Roman" w:hAnsi="Times New Roman" w:cs="Times New Roman"/>
          <w:sz w:val="24"/>
        </w:rPr>
        <w:t>,</w:t>
      </w:r>
      <w:r w:rsidR="006B7735">
        <w:rPr>
          <w:rFonts w:ascii="Times New Roman" w:hAnsi="Times New Roman" w:cs="Times New Roman"/>
          <w:sz w:val="24"/>
        </w:rPr>
        <w:t xml:space="preserve"> annual age 3 survival (b),</w:t>
      </w:r>
      <w:r w:rsidR="006C25BC">
        <w:rPr>
          <w:rFonts w:ascii="Times New Roman" w:hAnsi="Times New Roman" w:cs="Times New Roman"/>
          <w:sz w:val="24"/>
        </w:rPr>
        <w:t xml:space="preserve"> annual age 4+ survival (c),</w:t>
      </w:r>
      <w:r w:rsidR="006B7735">
        <w:rPr>
          <w:rFonts w:ascii="Times New Roman" w:hAnsi="Times New Roman" w:cs="Times New Roman"/>
          <w:sz w:val="24"/>
        </w:rPr>
        <w:t xml:space="preserve"> juvenile (</w:t>
      </w:r>
      <w:r w:rsidR="006C25BC">
        <w:rPr>
          <w:rFonts w:ascii="Times New Roman" w:hAnsi="Times New Roman" w:cs="Times New Roman"/>
          <w:sz w:val="24"/>
        </w:rPr>
        <w:t>d</w:t>
      </w:r>
      <w:r w:rsidR="006B7735">
        <w:rPr>
          <w:rFonts w:ascii="Times New Roman" w:hAnsi="Times New Roman" w:cs="Times New Roman"/>
          <w:sz w:val="24"/>
        </w:rPr>
        <w:t>)</w:t>
      </w:r>
      <w:r w:rsidR="006C25BC">
        <w:rPr>
          <w:rFonts w:ascii="Times New Roman" w:hAnsi="Times New Roman" w:cs="Times New Roman"/>
          <w:sz w:val="24"/>
        </w:rPr>
        <w:t>, age 3</w:t>
      </w:r>
      <w:r w:rsidR="006B7735">
        <w:rPr>
          <w:rFonts w:ascii="Times New Roman" w:hAnsi="Times New Roman" w:cs="Times New Roman"/>
          <w:sz w:val="24"/>
        </w:rPr>
        <w:t xml:space="preserve"> </w:t>
      </w:r>
      <w:r w:rsidR="006C25BC">
        <w:rPr>
          <w:rFonts w:ascii="Times New Roman" w:hAnsi="Times New Roman" w:cs="Times New Roman"/>
          <w:sz w:val="24"/>
        </w:rPr>
        <w:t xml:space="preserve">(e) </w:t>
      </w:r>
      <w:r w:rsidR="006B7735">
        <w:rPr>
          <w:rFonts w:ascii="Times New Roman" w:hAnsi="Times New Roman" w:cs="Times New Roman"/>
          <w:sz w:val="24"/>
        </w:rPr>
        <w:t xml:space="preserve">and age </w:t>
      </w:r>
      <w:r w:rsidR="006C25BC">
        <w:rPr>
          <w:rFonts w:ascii="Times New Roman" w:hAnsi="Times New Roman" w:cs="Times New Roman"/>
          <w:sz w:val="24"/>
        </w:rPr>
        <w:t>4</w:t>
      </w:r>
      <w:r w:rsidR="006B7735">
        <w:rPr>
          <w:rFonts w:ascii="Times New Roman" w:hAnsi="Times New Roman" w:cs="Times New Roman"/>
          <w:sz w:val="24"/>
        </w:rPr>
        <w:t>+ (</w:t>
      </w:r>
      <w:r w:rsidR="006C25BC">
        <w:rPr>
          <w:rFonts w:ascii="Times New Roman" w:hAnsi="Times New Roman" w:cs="Times New Roman"/>
          <w:sz w:val="24"/>
        </w:rPr>
        <w:t>f</w:t>
      </w:r>
      <w:r w:rsidR="006B7735">
        <w:rPr>
          <w:rFonts w:ascii="Times New Roman" w:hAnsi="Times New Roman" w:cs="Times New Roman"/>
          <w:sz w:val="24"/>
        </w:rPr>
        <w:t>) emigration, juvenile (</w:t>
      </w:r>
      <w:r w:rsidR="006C25BC">
        <w:rPr>
          <w:rFonts w:ascii="Times New Roman" w:hAnsi="Times New Roman" w:cs="Times New Roman"/>
          <w:sz w:val="24"/>
        </w:rPr>
        <w:t>g</w:t>
      </w:r>
      <w:r w:rsidR="006B7735">
        <w:rPr>
          <w:rFonts w:ascii="Times New Roman" w:hAnsi="Times New Roman" w:cs="Times New Roman"/>
          <w:sz w:val="24"/>
        </w:rPr>
        <w:t>)</w:t>
      </w:r>
      <w:r w:rsidR="006C25BC">
        <w:rPr>
          <w:rFonts w:ascii="Times New Roman" w:hAnsi="Times New Roman" w:cs="Times New Roman"/>
          <w:sz w:val="24"/>
        </w:rPr>
        <w:t>, age 3 (h)</w:t>
      </w:r>
      <w:r w:rsidR="006B7735">
        <w:rPr>
          <w:rFonts w:ascii="Times New Roman" w:hAnsi="Times New Roman" w:cs="Times New Roman"/>
          <w:sz w:val="24"/>
        </w:rPr>
        <w:t xml:space="preserve"> and age </w:t>
      </w:r>
      <w:r w:rsidR="006C25BC">
        <w:rPr>
          <w:rFonts w:ascii="Times New Roman" w:hAnsi="Times New Roman" w:cs="Times New Roman"/>
          <w:sz w:val="24"/>
        </w:rPr>
        <w:t>4</w:t>
      </w:r>
      <w:r w:rsidR="006B7735">
        <w:rPr>
          <w:rFonts w:ascii="Times New Roman" w:hAnsi="Times New Roman" w:cs="Times New Roman"/>
          <w:sz w:val="24"/>
        </w:rPr>
        <w:t>+ (</w:t>
      </w:r>
      <w:r w:rsidR="006C25BC">
        <w:rPr>
          <w:rFonts w:ascii="Times New Roman" w:hAnsi="Times New Roman" w:cs="Times New Roman"/>
          <w:sz w:val="24"/>
        </w:rPr>
        <w:t>i</w:t>
      </w:r>
      <w:r w:rsidR="006B7735">
        <w:rPr>
          <w:rFonts w:ascii="Times New Roman" w:hAnsi="Times New Roman" w:cs="Times New Roman"/>
          <w:sz w:val="24"/>
        </w:rPr>
        <w:t>) immigration, and productivity (</w:t>
      </w:r>
      <w:r w:rsidR="006C25BC">
        <w:rPr>
          <w:rFonts w:ascii="Times New Roman" w:hAnsi="Times New Roman" w:cs="Times New Roman"/>
          <w:sz w:val="24"/>
        </w:rPr>
        <w:t>j</w:t>
      </w:r>
      <w:r w:rsidR="006B7735">
        <w:rPr>
          <w:rFonts w:ascii="Times New Roman" w:hAnsi="Times New Roman" w:cs="Times New Roman"/>
          <w:sz w:val="24"/>
        </w:rPr>
        <w:t xml:space="preserve">), </w:t>
      </w:r>
      <w:r w:rsidR="00BE02EE">
        <w:rPr>
          <w:rFonts w:ascii="Times New Roman" w:hAnsi="Times New Roman" w:cs="Times New Roman"/>
          <w:sz w:val="24"/>
        </w:rPr>
        <w:t xml:space="preserve">plotted against the annual estimates of population growth rate at </w:t>
      </w:r>
      <w:r w:rsidR="007A32EC">
        <w:rPr>
          <w:rFonts w:ascii="Times New Roman" w:hAnsi="Times New Roman" w:cs="Times New Roman"/>
          <w:sz w:val="24"/>
        </w:rPr>
        <w:t>R</w:t>
      </w:r>
      <w:r w:rsidR="00B91934">
        <w:rPr>
          <w:rFonts w:ascii="Times New Roman" w:hAnsi="Times New Roman" w:cs="Times New Roman"/>
          <w:sz w:val="24"/>
        </w:rPr>
        <w:t>ockabill</w:t>
      </w:r>
      <w:r w:rsidR="007A32EC">
        <w:rPr>
          <w:rFonts w:ascii="Times New Roman" w:hAnsi="Times New Roman" w:cs="Times New Roman"/>
          <w:sz w:val="24"/>
        </w:rPr>
        <w:t xml:space="preserve">. The black dots show posterior means and the grey lines </w:t>
      </w:r>
      <w:r w:rsidR="00BE02EE">
        <w:rPr>
          <w:rFonts w:ascii="Times New Roman" w:hAnsi="Times New Roman" w:cs="Times New Roman"/>
          <w:sz w:val="24"/>
        </w:rPr>
        <w:t>95% credible intervals.</w:t>
      </w:r>
    </w:p>
    <w:p w:rsidR="00BE02EE" w:rsidRDefault="00BE02EE" w:rsidP="00BE02E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37F96602" wp14:editId="75CB26DA">
            <wp:extent cx="4741562" cy="7451026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5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562" cy="7451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6FBE" w:rsidRPr="007C7B1C" w:rsidRDefault="007F6FBE" w:rsidP="00C30A08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 w:rsidR="006414C8">
        <w:rPr>
          <w:rFonts w:ascii="Times New Roman" w:hAnsi="Times New Roman" w:cs="Times New Roman"/>
          <w:b/>
          <w:sz w:val="24"/>
        </w:rPr>
        <w:t>S</w:t>
      </w:r>
      <w:r w:rsidR="00DE0FAD">
        <w:rPr>
          <w:rFonts w:ascii="Times New Roman" w:hAnsi="Times New Roman" w:cs="Times New Roman"/>
          <w:b/>
          <w:sz w:val="24"/>
        </w:rPr>
        <w:t>4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="007D0F4B">
        <w:rPr>
          <w:rFonts w:ascii="Times New Roman" w:hAnsi="Times New Roman" w:cs="Times New Roman"/>
          <w:sz w:val="24"/>
        </w:rPr>
        <w:t xml:space="preserve">Estimates of juvenile survival from fledging to age 3 (a), annual age 3 survival (b), annual age 4+ survival (c), juvenile (d), age 3 (e) and age 4+ (f) emigration, juvenile (g), age 3 (h) and age 4+ (i) immigration, and productivity (j), plotted against the annual estimates of population growth rate at </w:t>
      </w:r>
      <w:r>
        <w:rPr>
          <w:rFonts w:ascii="Times New Roman" w:hAnsi="Times New Roman" w:cs="Times New Roman"/>
          <w:sz w:val="24"/>
        </w:rPr>
        <w:t>LIL. The black dots show posterior means and the grey lines 95% credible intervals.</w:t>
      </w:r>
    </w:p>
    <w:p w:rsidR="00BE02EE" w:rsidRDefault="00BE02EE" w:rsidP="00BE02E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0D9E6805" wp14:editId="11092DCF">
            <wp:extent cx="4815489" cy="7567198"/>
            <wp:effectExtent l="0" t="0" r="444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6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5489" cy="7567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02EE" w:rsidRDefault="00BE02EE" w:rsidP="00BE02E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7F6FBE" w:rsidRPr="007C7B1C" w:rsidRDefault="007F6FBE" w:rsidP="00C30A08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>
        <w:rPr>
          <w:rFonts w:ascii="Times New Roman" w:hAnsi="Times New Roman" w:cs="Times New Roman"/>
          <w:b/>
          <w:sz w:val="24"/>
        </w:rPr>
        <w:t>S</w:t>
      </w:r>
      <w:r w:rsidR="00DE0FAD">
        <w:rPr>
          <w:rFonts w:ascii="Times New Roman" w:hAnsi="Times New Roman" w:cs="Times New Roman"/>
          <w:b/>
          <w:sz w:val="24"/>
        </w:rPr>
        <w:t>5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="007D0F4B">
        <w:rPr>
          <w:rFonts w:ascii="Times New Roman" w:hAnsi="Times New Roman" w:cs="Times New Roman"/>
          <w:sz w:val="24"/>
        </w:rPr>
        <w:t xml:space="preserve">Estimates of juvenile survival from fledging to age 3 (a), annual age 3 survival (b), annual age 4+ survival (c), juvenile (d), age 3 (e) and age 4+ (f) emigration, juvenile (g), age 3 (h) and age 4+ (i) immigration, and productivity (j), plotted against the annual estimates of population growth rate at </w:t>
      </w:r>
      <w:r>
        <w:rPr>
          <w:rFonts w:ascii="Times New Roman" w:hAnsi="Times New Roman" w:cs="Times New Roman"/>
          <w:sz w:val="24"/>
        </w:rPr>
        <w:t>C</w:t>
      </w:r>
      <w:r w:rsidR="00B91934">
        <w:rPr>
          <w:rFonts w:ascii="Times New Roman" w:hAnsi="Times New Roman" w:cs="Times New Roman"/>
          <w:sz w:val="24"/>
        </w:rPr>
        <w:t>oquet</w:t>
      </w:r>
      <w:r>
        <w:rPr>
          <w:rFonts w:ascii="Times New Roman" w:hAnsi="Times New Roman" w:cs="Times New Roman"/>
          <w:sz w:val="24"/>
        </w:rPr>
        <w:t>. The black dots show posterior means and the grey lines 95% credible intervals.</w:t>
      </w:r>
    </w:p>
    <w:p w:rsidR="00BE02EE" w:rsidRDefault="00BE02EE" w:rsidP="00BE02E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282F1533" wp14:editId="314D0571">
            <wp:extent cx="4798798" cy="7540968"/>
            <wp:effectExtent l="0" t="0" r="1905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ure7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8798" cy="75409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4080" w:rsidRDefault="00714080" w:rsidP="00714080">
      <w:r w:rsidRPr="00B26634">
        <w:rPr>
          <w:rFonts w:ascii="Times New Roman" w:hAnsi="Times New Roman" w:cs="Times New Roman"/>
          <w:b/>
          <w:sz w:val="24"/>
          <w:szCs w:val="24"/>
        </w:rPr>
        <w:t>Figure S</w:t>
      </w:r>
      <w:r>
        <w:rPr>
          <w:rFonts w:ascii="Times New Roman" w:hAnsi="Times New Roman" w:cs="Times New Roman"/>
          <w:b/>
          <w:sz w:val="24"/>
          <w:szCs w:val="24"/>
        </w:rPr>
        <w:t>6</w:t>
      </w:r>
      <w:r w:rsidRPr="00B26634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E</w:t>
      </w:r>
      <w:r>
        <w:rPr>
          <w:rFonts w:ascii="Times New Roman" w:hAnsi="Times New Roman" w:cs="Times New Roman"/>
          <w:sz w:val="24"/>
        </w:rPr>
        <w:t xml:space="preserve">stimates of juvenile survival from fledging to age 3 at Rockabill (a), LIL (b) and Coquet (c), annual age 3 survival at Rockabill (d), LIL (e) and Coquet (f), </w:t>
      </w:r>
      <w:r w:rsidR="007D0F4B">
        <w:rPr>
          <w:rFonts w:ascii="Times New Roman" w:hAnsi="Times New Roman" w:cs="Times New Roman"/>
          <w:sz w:val="24"/>
        </w:rPr>
        <w:t xml:space="preserve">annual age 4+ survival at Rockabill (g), LIL (h) and Coquet (i), </w:t>
      </w:r>
      <w:r>
        <w:rPr>
          <w:rFonts w:ascii="Times New Roman" w:hAnsi="Times New Roman" w:cs="Times New Roman"/>
          <w:sz w:val="24"/>
        </w:rPr>
        <w:t>and annual productivity at Rockabill (</w:t>
      </w:r>
      <w:r w:rsidR="007D0F4B">
        <w:rPr>
          <w:rFonts w:ascii="Times New Roman" w:hAnsi="Times New Roman" w:cs="Times New Roman"/>
          <w:sz w:val="24"/>
        </w:rPr>
        <w:t>j</w:t>
      </w:r>
      <w:r>
        <w:rPr>
          <w:rFonts w:ascii="Times New Roman" w:hAnsi="Times New Roman" w:cs="Times New Roman"/>
          <w:sz w:val="24"/>
        </w:rPr>
        <w:t>), LIL (</w:t>
      </w:r>
      <w:r w:rsidR="007D0F4B">
        <w:rPr>
          <w:rFonts w:ascii="Times New Roman" w:hAnsi="Times New Roman" w:cs="Times New Roman"/>
          <w:sz w:val="24"/>
        </w:rPr>
        <w:t>k</w:t>
      </w:r>
      <w:r>
        <w:rPr>
          <w:rFonts w:ascii="Times New Roman" w:hAnsi="Times New Roman" w:cs="Times New Roman"/>
          <w:sz w:val="24"/>
        </w:rPr>
        <w:t>) and Coquet (</w:t>
      </w:r>
      <w:r w:rsidR="007D0F4B">
        <w:rPr>
          <w:rFonts w:ascii="Times New Roman" w:hAnsi="Times New Roman" w:cs="Times New Roman"/>
          <w:sz w:val="24"/>
        </w:rPr>
        <w:t>l</w:t>
      </w:r>
      <w:r>
        <w:rPr>
          <w:rFonts w:ascii="Times New Roman" w:hAnsi="Times New Roman" w:cs="Times New Roman"/>
          <w:sz w:val="24"/>
        </w:rPr>
        <w:t>) plotted against the annual estimates of total population growth rate (the three colonies combined). The black dots show posterior means and the grey lines 95% credible intervals.</w:t>
      </w:r>
    </w:p>
    <w:p w:rsidR="00714080" w:rsidRDefault="00714080" w:rsidP="00714080">
      <w:r>
        <w:rPr>
          <w:noProof/>
          <w:lang w:eastAsia="en-GB"/>
        </w:rPr>
        <w:drawing>
          <wp:inline distT="0" distB="0" distL="0" distR="0" wp14:anchorId="3D15EB21" wp14:editId="0CEA2031">
            <wp:extent cx="4991100" cy="7843158"/>
            <wp:effectExtent l="0" t="0" r="0" b="5715"/>
            <wp:docPr id="2" name="Graphic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ambda.corrs.simple.All.sv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7671" cy="7853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6B7735" w:rsidRPr="007C7B1C" w:rsidRDefault="001A0D8C" w:rsidP="006B7735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 w:rsidR="00DE0FAD">
        <w:rPr>
          <w:rFonts w:ascii="Times New Roman" w:hAnsi="Times New Roman" w:cs="Times New Roman"/>
          <w:b/>
          <w:sz w:val="24"/>
        </w:rPr>
        <w:t>S</w:t>
      </w:r>
      <w:r w:rsidR="00714080">
        <w:rPr>
          <w:rFonts w:ascii="Times New Roman" w:hAnsi="Times New Roman" w:cs="Times New Roman"/>
          <w:b/>
          <w:sz w:val="24"/>
        </w:rPr>
        <w:t>7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="00A0722C">
        <w:rPr>
          <w:rFonts w:ascii="Times New Roman" w:hAnsi="Times New Roman" w:cs="Times New Roman"/>
          <w:sz w:val="24"/>
        </w:rPr>
        <w:t xml:space="preserve">Estimates of juvenile survival from fledging to age 3 (a), annual age 3 survival (b), annual age 4+ survival (c), juvenile (d), age 3 (e) and age 4+ (f) emigration, juvenile (g), age 3 (h) and age 4+ (i) immigration, and productivity (j), plotted against the annual estimates </w:t>
      </w:r>
      <w:r w:rsidR="006B7735">
        <w:rPr>
          <w:rFonts w:ascii="Times New Roman" w:hAnsi="Times New Roman" w:cs="Times New Roman"/>
          <w:sz w:val="24"/>
        </w:rPr>
        <w:t>of population size at Rockabill. The black dots show posterior means and the grey lines 95% credible intervals.</w:t>
      </w:r>
    </w:p>
    <w:p w:rsidR="00BE02EE" w:rsidRDefault="00485E6B" w:rsidP="006B7735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6126967" cy="6739663"/>
            <wp:effectExtent l="0" t="0" r="762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1\AppData\Local\Microsoft\Windows\INetCache\Content.Word\Ntot.corrs.simple.R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7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6967" cy="67396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02EE" w:rsidRDefault="00BE02EE" w:rsidP="00BE02E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6B7735" w:rsidRPr="007C7B1C" w:rsidRDefault="001A0D8C" w:rsidP="006B7735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 w:rsidR="00DE0FAD">
        <w:rPr>
          <w:rFonts w:ascii="Times New Roman" w:hAnsi="Times New Roman" w:cs="Times New Roman"/>
          <w:b/>
          <w:sz w:val="24"/>
        </w:rPr>
        <w:t>S</w:t>
      </w:r>
      <w:r w:rsidR="00714080">
        <w:rPr>
          <w:rFonts w:ascii="Times New Roman" w:hAnsi="Times New Roman" w:cs="Times New Roman"/>
          <w:b/>
          <w:sz w:val="24"/>
        </w:rPr>
        <w:t>8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="00A0722C">
        <w:rPr>
          <w:rFonts w:ascii="Times New Roman" w:hAnsi="Times New Roman" w:cs="Times New Roman"/>
          <w:sz w:val="24"/>
        </w:rPr>
        <w:t xml:space="preserve">Estimates of juvenile survival from fledging to age 3 (a), annual age 3 survival (b), annual age 4+ survival (c), juvenile (d), age 3 (e) and age 4+ (f) emigration, juvenile (g), age 3 (h) and age 4+ (i) immigration, and productivity (j), plotted against the annual estimates </w:t>
      </w:r>
      <w:r w:rsidR="006B7735">
        <w:rPr>
          <w:rFonts w:ascii="Times New Roman" w:hAnsi="Times New Roman" w:cs="Times New Roman"/>
          <w:sz w:val="24"/>
        </w:rPr>
        <w:t>of population size at LIL. The black dots show posterior means and the grey lines 95% credible intervals.</w:t>
      </w:r>
    </w:p>
    <w:p w:rsidR="00BE02EE" w:rsidRDefault="00485E6B" w:rsidP="006B7735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6191248" cy="6810372"/>
            <wp:effectExtent l="0" t="0" r="63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1\AppData\Local\Microsoft\Windows\INetCache\Content.Word\Ntot.corrs.simple.L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9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1248" cy="6810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1769" w:rsidRDefault="00D01769">
      <w:r>
        <w:br w:type="page"/>
      </w:r>
    </w:p>
    <w:p w:rsidR="00D01769" w:rsidRPr="007C7B1C" w:rsidRDefault="00D01769" w:rsidP="00C30A08">
      <w:pPr>
        <w:spacing w:line="360" w:lineRule="auto"/>
        <w:rPr>
          <w:rFonts w:ascii="Times New Roman" w:hAnsi="Times New Roman" w:cs="Times New Roman"/>
          <w:sz w:val="24"/>
        </w:rPr>
      </w:pPr>
      <w:r w:rsidRPr="007C7B1C">
        <w:rPr>
          <w:rFonts w:ascii="Times New Roman" w:hAnsi="Times New Roman" w:cs="Times New Roman"/>
          <w:b/>
          <w:sz w:val="24"/>
        </w:rPr>
        <w:t xml:space="preserve">Figure </w:t>
      </w:r>
      <w:r w:rsidR="00DE0FAD">
        <w:rPr>
          <w:rFonts w:ascii="Times New Roman" w:hAnsi="Times New Roman" w:cs="Times New Roman"/>
          <w:b/>
          <w:sz w:val="24"/>
        </w:rPr>
        <w:t>S</w:t>
      </w:r>
      <w:r w:rsidR="00714080">
        <w:rPr>
          <w:rFonts w:ascii="Times New Roman" w:hAnsi="Times New Roman" w:cs="Times New Roman"/>
          <w:b/>
          <w:sz w:val="24"/>
        </w:rPr>
        <w:t>9</w:t>
      </w:r>
      <w:r w:rsidRPr="007C7B1C">
        <w:rPr>
          <w:rFonts w:ascii="Times New Roman" w:hAnsi="Times New Roman" w:cs="Times New Roman"/>
          <w:b/>
          <w:sz w:val="24"/>
        </w:rPr>
        <w:t xml:space="preserve">. </w:t>
      </w:r>
      <w:r w:rsidR="00A0722C">
        <w:rPr>
          <w:rFonts w:ascii="Times New Roman" w:hAnsi="Times New Roman" w:cs="Times New Roman"/>
          <w:sz w:val="24"/>
        </w:rPr>
        <w:t xml:space="preserve">Estimates of juvenile survival from fledging to age 3 (a), annual age 3 survival (b), annual age 4+ survival (c), juvenile (d), age 3 (e) and age 4+ (f) emigration, juvenile (g), age 3 (h) and age 4+ (i) immigration, and productivity (j), plotted against the annual estimates </w:t>
      </w:r>
      <w:r w:rsidR="00456C37">
        <w:rPr>
          <w:rFonts w:ascii="Times New Roman" w:hAnsi="Times New Roman" w:cs="Times New Roman"/>
          <w:sz w:val="24"/>
        </w:rPr>
        <w:t xml:space="preserve">of </w:t>
      </w:r>
      <w:r>
        <w:rPr>
          <w:rFonts w:ascii="Times New Roman" w:hAnsi="Times New Roman" w:cs="Times New Roman"/>
          <w:sz w:val="24"/>
        </w:rPr>
        <w:t xml:space="preserve">population size at </w:t>
      </w:r>
      <w:r w:rsidR="001713FD">
        <w:rPr>
          <w:rFonts w:ascii="Times New Roman" w:hAnsi="Times New Roman" w:cs="Times New Roman"/>
          <w:sz w:val="24"/>
        </w:rPr>
        <w:t>C</w:t>
      </w:r>
      <w:r w:rsidR="006B7735">
        <w:rPr>
          <w:rFonts w:ascii="Times New Roman" w:hAnsi="Times New Roman" w:cs="Times New Roman"/>
          <w:sz w:val="24"/>
        </w:rPr>
        <w:t>oquet</w:t>
      </w:r>
      <w:r>
        <w:rPr>
          <w:rFonts w:ascii="Times New Roman" w:hAnsi="Times New Roman" w:cs="Times New Roman"/>
          <w:sz w:val="24"/>
        </w:rPr>
        <w:t>. The black dots show posterior means and the grey lines 95% credible intervals.</w:t>
      </w:r>
    </w:p>
    <w:p w:rsidR="006350A6" w:rsidRDefault="00485E6B">
      <w:r>
        <w:rPr>
          <w:noProof/>
          <w:lang w:eastAsia="en-GB"/>
        </w:rPr>
        <w:drawing>
          <wp:inline distT="0" distB="0" distL="0" distR="0">
            <wp:extent cx="6191248" cy="6810372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ser1\AppData\Local\Microsoft\Windows\INetCache\Content.Word\Ntot.corrs.simple.C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21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1248" cy="6810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3C8A" w:rsidRDefault="000B3C8A"/>
    <w:p w:rsidR="004547C9" w:rsidRDefault="004547C9"/>
    <w:p w:rsidR="00CC0C1D" w:rsidRPr="00553914" w:rsidRDefault="00CC0C1D" w:rsidP="000F0317">
      <w:pPr>
        <w:pStyle w:val="Caption"/>
        <w:keepNext/>
        <w:spacing w:line="360" w:lineRule="auto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553914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S</w:t>
      </w:r>
      <w:r w:rsidR="00175784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2</w:t>
      </w:r>
      <w:r w:rsidRPr="00553914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.</w:t>
      </w:r>
      <w:r w:rsidRPr="0055391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Posterior </w:t>
      </w:r>
      <w:r w:rsidR="00F665EB">
        <w:rPr>
          <w:rFonts w:ascii="Times New Roman" w:hAnsi="Times New Roman" w:cs="Times New Roman"/>
          <w:i w:val="0"/>
          <w:color w:val="auto"/>
          <w:sz w:val="24"/>
          <w:szCs w:val="24"/>
        </w:rPr>
        <w:t>modes</w:t>
      </w:r>
      <w:r w:rsidRPr="0055391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nd 95% credible intervals (in parentheses) of correlation coefficients between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actual numbers of emigrants and immigrants</w:t>
      </w:r>
      <w:r w:rsidRPr="0055391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nd population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size</w:t>
      </w:r>
      <w:r w:rsidRPr="0055391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t the three colonies.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Correlations with a probability &gt;0.95 of being positive or negative are marked with *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170"/>
        <w:gridCol w:w="2176"/>
        <w:gridCol w:w="2176"/>
        <w:gridCol w:w="1976"/>
      </w:tblGrid>
      <w:tr w:rsidR="00CC0C1D" w:rsidRPr="00FA32B1" w:rsidTr="009057F0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C0C1D" w:rsidRPr="00FA32B1" w:rsidRDefault="00CC0C1D" w:rsidP="000F031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A32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rrelation with populatio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ize</w:t>
            </w:r>
          </w:p>
        </w:tc>
      </w:tr>
      <w:tr w:rsidR="00CC0C1D" w:rsidRPr="00FA32B1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C0C1D" w:rsidRPr="00FA32B1" w:rsidRDefault="00CC0C1D" w:rsidP="000F031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A32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</w:t>
            </w:r>
            <w:r w:rsidR="00B266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ckabil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C0C1D" w:rsidRPr="00FA32B1" w:rsidRDefault="00CC0C1D" w:rsidP="000F031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A32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I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C0C1D" w:rsidRPr="00FA32B1" w:rsidRDefault="00CC0C1D" w:rsidP="000F0317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A32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</w:t>
            </w:r>
            <w:r w:rsidR="00B266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quet</w:t>
            </w:r>
          </w:p>
        </w:tc>
      </w:tr>
      <w:tr w:rsidR="00CC0C1D" w:rsidRPr="00504047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>Juvenile emigr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E3B22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vertAlign w:val="superscript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46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F665EB">
              <w:rPr>
                <w:rFonts w:ascii="Times New Roman" w:hAnsi="Times New Roman" w:cs="Times New Roman"/>
                <w:sz w:val="24"/>
              </w:rPr>
              <w:t>28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58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  <w:r>
              <w:rPr>
                <w:rFonts w:ascii="Times New Roman" w:hAnsi="Times New Roman" w:cs="Times New Roman"/>
                <w:sz w:val="24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0.0</w:t>
            </w:r>
            <w:r w:rsidR="00406A17">
              <w:rPr>
                <w:rFonts w:ascii="Times New Roman" w:hAnsi="Times New Roman" w:cs="Times New Roman"/>
                <w:sz w:val="24"/>
              </w:rPr>
              <w:t>3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 xml:space="preserve"> (-0.</w:t>
            </w:r>
            <w:r>
              <w:rPr>
                <w:rFonts w:ascii="Times New Roman" w:hAnsi="Times New Roman" w:cs="Times New Roman"/>
                <w:sz w:val="24"/>
              </w:rPr>
              <w:t>26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, 0.</w:t>
            </w:r>
            <w:r>
              <w:rPr>
                <w:rFonts w:ascii="Times New Roman" w:hAnsi="Times New Roman" w:cs="Times New Roman"/>
                <w:sz w:val="24"/>
              </w:rPr>
              <w:t>24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E962B1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E962B1">
              <w:rPr>
                <w:rFonts w:ascii="Times New Roman" w:hAnsi="Times New Roman" w:cs="Times New Roman"/>
                <w:sz w:val="24"/>
              </w:rPr>
              <w:t>-0.</w:t>
            </w:r>
            <w:r w:rsidR="00F665EB">
              <w:rPr>
                <w:rFonts w:ascii="Times New Roman" w:hAnsi="Times New Roman" w:cs="Times New Roman"/>
                <w:sz w:val="24"/>
              </w:rPr>
              <w:t>33</w:t>
            </w:r>
            <w:r w:rsidRPr="00E962B1">
              <w:rPr>
                <w:rFonts w:ascii="Times New Roman" w:hAnsi="Times New Roman" w:cs="Times New Roman"/>
                <w:sz w:val="24"/>
              </w:rPr>
              <w:t xml:space="preserve"> (-0.</w:t>
            </w:r>
            <w:r w:rsidR="00F665EB">
              <w:rPr>
                <w:rFonts w:ascii="Times New Roman" w:hAnsi="Times New Roman" w:cs="Times New Roman"/>
                <w:sz w:val="24"/>
              </w:rPr>
              <w:t>52</w:t>
            </w:r>
            <w:r w:rsidRPr="00E962B1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03</w:t>
            </w:r>
            <w:r w:rsidRPr="00E962B1"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C0C1D" w:rsidRPr="00504047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3</w:t>
            </w: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 xml:space="preserve"> emigr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="00406A17">
              <w:rPr>
                <w:rFonts w:ascii="Times New Roman" w:hAnsi="Times New Roman" w:cs="Times New Roman"/>
                <w:sz w:val="24"/>
              </w:rPr>
              <w:t>8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 xml:space="preserve"> (-0.</w:t>
            </w:r>
            <w:r>
              <w:rPr>
                <w:rFonts w:ascii="Times New Roman" w:hAnsi="Times New Roman" w:cs="Times New Roman"/>
                <w:sz w:val="24"/>
              </w:rPr>
              <w:t>26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, 0.</w:t>
            </w:r>
            <w:r>
              <w:rPr>
                <w:rFonts w:ascii="Times New Roman" w:hAnsi="Times New Roman" w:cs="Times New Roman"/>
                <w:sz w:val="24"/>
              </w:rPr>
              <w:t>17</w:t>
            </w:r>
            <w:r w:rsidR="00CC0C1D" w:rsidRPr="0058366C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34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F665EB">
              <w:rPr>
                <w:rFonts w:ascii="Times New Roman" w:hAnsi="Times New Roman" w:cs="Times New Roman"/>
                <w:sz w:val="24"/>
              </w:rPr>
              <w:t>08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="00F665EB">
              <w:rPr>
                <w:rFonts w:ascii="Times New Roman" w:hAnsi="Times New Roman" w:cs="Times New Roman"/>
                <w:sz w:val="24"/>
              </w:rPr>
              <w:t>7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  <w:r w:rsidR="00B97ACD">
              <w:rPr>
                <w:rFonts w:ascii="Times New Roman" w:hAnsi="Times New Roman" w:cs="Times New Roman"/>
                <w:sz w:val="24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E962B1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E962B1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24</w:t>
            </w:r>
            <w:r w:rsidRPr="00E962B1">
              <w:rPr>
                <w:rFonts w:ascii="Times New Roman" w:hAnsi="Times New Roman" w:cs="Times New Roman"/>
                <w:sz w:val="24"/>
              </w:rPr>
              <w:t xml:space="preserve"> (</w:t>
            </w:r>
            <w:r w:rsidR="00F665EB">
              <w:rPr>
                <w:rFonts w:ascii="Times New Roman" w:hAnsi="Times New Roman" w:cs="Times New Roman"/>
                <w:sz w:val="24"/>
              </w:rPr>
              <w:t>-</w:t>
            </w:r>
            <w:r w:rsidRPr="00E962B1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11</w:t>
            </w:r>
            <w:r w:rsidRPr="00E962B1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44</w:t>
            </w:r>
            <w:r w:rsidRPr="00E962B1"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B17BB7" w:rsidRPr="00504047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17BB7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4+ emigr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17BB7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0.04 (-0.22, 0.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17BB7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0.31 (-0.39, -0.14)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17BB7" w:rsidRPr="00E962B1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20 (-0.09, 0.42)</w:t>
            </w:r>
          </w:p>
        </w:tc>
      </w:tr>
      <w:tr w:rsidR="00CC0C1D" w:rsidRPr="00504047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>Juvenile immigr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-0.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="00F665EB">
              <w:rPr>
                <w:rFonts w:ascii="Times New Roman" w:hAnsi="Times New Roman" w:cs="Times New Roman"/>
                <w:sz w:val="24"/>
              </w:rPr>
              <w:t>3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-0.</w:t>
            </w:r>
            <w:r w:rsidR="00F665EB">
              <w:rPr>
                <w:rFonts w:ascii="Times New Roman" w:hAnsi="Times New Roman" w:cs="Times New Roman"/>
                <w:sz w:val="24"/>
              </w:rPr>
              <w:t>32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21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68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F665EB">
              <w:rPr>
                <w:rFonts w:ascii="Times New Roman" w:hAnsi="Times New Roman" w:cs="Times New Roman"/>
                <w:sz w:val="24"/>
              </w:rPr>
              <w:t>5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7</w:t>
            </w:r>
            <w:r w:rsidR="00406A17">
              <w:rPr>
                <w:rFonts w:ascii="Times New Roman" w:hAnsi="Times New Roman" w:cs="Times New Roman"/>
                <w:sz w:val="24"/>
              </w:rPr>
              <w:t>7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  <w:r w:rsidR="002B1827">
              <w:rPr>
                <w:rFonts w:ascii="Times New Roman" w:hAnsi="Times New Roman" w:cs="Times New Roman"/>
                <w:sz w:val="24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CC0C1D" w:rsidRPr="00E962B1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E962B1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40</w:t>
            </w:r>
            <w:r w:rsidRPr="00E962B1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B97ACD">
              <w:rPr>
                <w:rFonts w:ascii="Times New Roman" w:hAnsi="Times New Roman" w:cs="Times New Roman"/>
                <w:sz w:val="24"/>
              </w:rPr>
              <w:t>1</w:t>
            </w:r>
            <w:r w:rsidR="00F665EB">
              <w:rPr>
                <w:rFonts w:ascii="Times New Roman" w:hAnsi="Times New Roman" w:cs="Times New Roman"/>
                <w:sz w:val="24"/>
              </w:rPr>
              <w:t>8</w:t>
            </w:r>
            <w:r w:rsidRPr="00E962B1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56</w:t>
            </w:r>
            <w:r w:rsidRPr="00E962B1">
              <w:rPr>
                <w:rFonts w:ascii="Times New Roman" w:hAnsi="Times New Roman" w:cs="Times New Roman"/>
                <w:sz w:val="24"/>
              </w:rPr>
              <w:t>)</w:t>
            </w:r>
            <w:r w:rsidR="00F665EB">
              <w:rPr>
                <w:rFonts w:ascii="Times New Roman" w:hAnsi="Times New Roman" w:cs="Times New Roman"/>
                <w:sz w:val="24"/>
              </w:rPr>
              <w:t>*</w:t>
            </w:r>
          </w:p>
        </w:tc>
      </w:tr>
      <w:tr w:rsidR="00CC0C1D" w:rsidRPr="00504047" w:rsidTr="00F665EB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04047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3</w:t>
            </w:r>
            <w:r w:rsidRPr="00504047">
              <w:rPr>
                <w:rFonts w:ascii="Times New Roman" w:hAnsi="Times New Roman" w:cs="Times New Roman"/>
                <w:sz w:val="24"/>
                <w:szCs w:val="24"/>
              </w:rPr>
              <w:t xml:space="preserve"> immigr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5</w:t>
            </w:r>
            <w:r w:rsidR="00406A17">
              <w:rPr>
                <w:rFonts w:ascii="Times New Roman" w:hAnsi="Times New Roman" w:cs="Times New Roman"/>
                <w:sz w:val="24"/>
              </w:rPr>
              <w:t>0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F665EB">
              <w:rPr>
                <w:rFonts w:ascii="Times New Roman" w:hAnsi="Times New Roman" w:cs="Times New Roman"/>
                <w:sz w:val="24"/>
              </w:rPr>
              <w:t>16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61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  <w:r w:rsidR="00F665EB">
              <w:rPr>
                <w:rFonts w:ascii="Times New Roman" w:hAnsi="Times New Roman" w:cs="Times New Roman"/>
                <w:sz w:val="24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58366C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58366C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13</w:t>
            </w:r>
            <w:r w:rsidRPr="0058366C">
              <w:rPr>
                <w:rFonts w:ascii="Times New Roman" w:hAnsi="Times New Roman" w:cs="Times New Roman"/>
                <w:sz w:val="24"/>
              </w:rPr>
              <w:t xml:space="preserve"> (-0.</w:t>
            </w:r>
            <w:r w:rsidR="00F665EB">
              <w:rPr>
                <w:rFonts w:ascii="Times New Roman" w:hAnsi="Times New Roman" w:cs="Times New Roman"/>
                <w:sz w:val="24"/>
              </w:rPr>
              <w:t>07</w:t>
            </w:r>
            <w:r w:rsidRPr="0058366C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4</w:t>
            </w:r>
            <w:r w:rsidR="002B1827">
              <w:rPr>
                <w:rFonts w:ascii="Times New Roman" w:hAnsi="Times New Roman" w:cs="Times New Roman"/>
                <w:sz w:val="24"/>
              </w:rPr>
              <w:t>3</w:t>
            </w:r>
            <w:r w:rsidRPr="0058366C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C0C1D" w:rsidRPr="00E962B1" w:rsidRDefault="00CC0C1D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E962B1">
              <w:rPr>
                <w:rFonts w:ascii="Times New Roman" w:hAnsi="Times New Roman" w:cs="Times New Roman"/>
                <w:sz w:val="24"/>
              </w:rPr>
              <w:t>0.</w:t>
            </w:r>
            <w:r w:rsidR="00F665EB">
              <w:rPr>
                <w:rFonts w:ascii="Times New Roman" w:hAnsi="Times New Roman" w:cs="Times New Roman"/>
                <w:sz w:val="24"/>
              </w:rPr>
              <w:t>25</w:t>
            </w:r>
            <w:r w:rsidRPr="00E962B1">
              <w:rPr>
                <w:rFonts w:ascii="Times New Roman" w:hAnsi="Times New Roman" w:cs="Times New Roman"/>
                <w:sz w:val="24"/>
              </w:rPr>
              <w:t xml:space="preserve"> (0.</w:t>
            </w:r>
            <w:r w:rsidR="00B97ACD">
              <w:rPr>
                <w:rFonts w:ascii="Times New Roman" w:hAnsi="Times New Roman" w:cs="Times New Roman"/>
                <w:sz w:val="24"/>
              </w:rPr>
              <w:t>0</w:t>
            </w:r>
            <w:r w:rsidR="00F665EB">
              <w:rPr>
                <w:rFonts w:ascii="Times New Roman" w:hAnsi="Times New Roman" w:cs="Times New Roman"/>
                <w:sz w:val="24"/>
              </w:rPr>
              <w:t>6</w:t>
            </w:r>
            <w:r w:rsidRPr="00E962B1">
              <w:rPr>
                <w:rFonts w:ascii="Times New Roman" w:hAnsi="Times New Roman" w:cs="Times New Roman"/>
                <w:sz w:val="24"/>
              </w:rPr>
              <w:t>, 0.</w:t>
            </w:r>
            <w:r w:rsidR="00F665EB">
              <w:rPr>
                <w:rFonts w:ascii="Times New Roman" w:hAnsi="Times New Roman" w:cs="Times New Roman"/>
                <w:sz w:val="24"/>
              </w:rPr>
              <w:t>41</w:t>
            </w:r>
            <w:r w:rsidRPr="00E962B1">
              <w:rPr>
                <w:rFonts w:ascii="Times New Roman" w:hAnsi="Times New Roman" w:cs="Times New Roman"/>
                <w:sz w:val="24"/>
              </w:rPr>
              <w:t>)</w:t>
            </w:r>
            <w:r w:rsidR="00F665EB">
              <w:rPr>
                <w:rFonts w:ascii="Times New Roman" w:hAnsi="Times New Roman" w:cs="Times New Roman"/>
                <w:sz w:val="24"/>
              </w:rPr>
              <w:t>*</w:t>
            </w:r>
          </w:p>
        </w:tc>
      </w:tr>
      <w:tr w:rsidR="00F665EB" w:rsidRPr="00504047" w:rsidTr="009057F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F665EB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4+ immigran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F665EB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0.19 (-0.28, -0.02)*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F665EB" w:rsidRPr="0058366C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11 (-0.03, 0.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F665EB" w:rsidRPr="00E962B1" w:rsidRDefault="00F665EB" w:rsidP="000F0317">
            <w:p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29 (0.04, 0.48)*</w:t>
            </w:r>
          </w:p>
        </w:tc>
      </w:tr>
    </w:tbl>
    <w:p w:rsidR="00962528" w:rsidRDefault="009505D4" w:rsidP="000F0317">
      <w:pPr>
        <w:spacing w:line="360" w:lineRule="auto"/>
        <w:rPr>
          <w:rFonts w:ascii="Times New Roman" w:hAnsi="Times New Roman" w:cs="Times New Roman"/>
          <w:sz w:val="24"/>
        </w:rPr>
      </w:pPr>
      <w:r w:rsidRPr="009505D4">
        <w:rPr>
          <w:rFonts w:ascii="Times New Roman" w:hAnsi="Times New Roman" w:cs="Times New Roman"/>
          <w:sz w:val="24"/>
        </w:rPr>
        <w:t xml:space="preserve"> </w:t>
      </w:r>
    </w:p>
    <w:p w:rsidR="00147774" w:rsidRDefault="007A6931" w:rsidP="008D45A5">
      <w:pPr>
        <w:spacing w:line="360" w:lineRule="auto"/>
        <w:rPr>
          <w:rFonts w:ascii="Times New Roman" w:hAnsi="Times New Roman" w:cs="Times New Roman"/>
          <w:sz w:val="24"/>
        </w:rPr>
      </w:pPr>
      <w:r w:rsidRPr="007A6931">
        <w:rPr>
          <w:rFonts w:ascii="Times New Roman" w:hAnsi="Times New Roman" w:cs="Times New Roman"/>
          <w:b/>
          <w:sz w:val="24"/>
        </w:rPr>
        <w:t xml:space="preserve">Table S3. </w:t>
      </w:r>
      <w:r w:rsidR="004A79C6" w:rsidRPr="004A79C6">
        <w:rPr>
          <w:rFonts w:ascii="Times New Roman" w:hAnsi="Times New Roman" w:cs="Times New Roman"/>
          <w:sz w:val="24"/>
        </w:rPr>
        <w:t>Results of goodness of fit tests of a general JMV model to the data using programme U-CARE.</w:t>
      </w:r>
      <w:r w:rsidR="002A1AEC">
        <w:rPr>
          <w:rFonts w:ascii="Times New Roman" w:hAnsi="Times New Roman" w:cs="Times New Roman"/>
          <w:sz w:val="24"/>
        </w:rPr>
        <w:t xml:space="preserve"> Th</w:t>
      </w:r>
      <w:r w:rsidR="008D45A5">
        <w:rPr>
          <w:rFonts w:ascii="Times New Roman" w:hAnsi="Times New Roman" w:cs="Times New Roman"/>
          <w:sz w:val="24"/>
        </w:rPr>
        <w:t>ese</w:t>
      </w:r>
      <w:r w:rsidR="002A1AEC">
        <w:rPr>
          <w:rFonts w:ascii="Times New Roman" w:hAnsi="Times New Roman" w:cs="Times New Roman"/>
          <w:sz w:val="24"/>
        </w:rPr>
        <w:t xml:space="preserve"> results show that </w:t>
      </w:r>
      <w:r w:rsidR="008D45A5">
        <w:rPr>
          <w:rFonts w:ascii="Times New Roman" w:hAnsi="Times New Roman" w:cs="Times New Roman"/>
          <w:sz w:val="24"/>
        </w:rPr>
        <w:t>resighting probability varies between ‘new’ and ‘old’ birds (transience) and that there is a difference in resighting probability between birds encountered in the previous year to those not encountered in the previous year (‘trap’ dependence). We therefore incorporated a 3-age class structure in the model, while allowing resighting probability to vary between individuals encountered or not encountered the previous year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1417"/>
        <w:gridCol w:w="1276"/>
        <w:gridCol w:w="1276"/>
        <w:gridCol w:w="2981"/>
      </w:tblGrid>
      <w:tr w:rsidR="004A79C6" w:rsidTr="00DE2279"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</w:tcPr>
          <w:p w:rsidR="004A79C6" w:rsidRDefault="004A79C6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st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:rsidR="004A79C6" w:rsidRDefault="004A79C6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tatistic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A79C6" w:rsidRDefault="004A79C6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A79C6" w:rsidRDefault="004A79C6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</w:t>
            </w:r>
          </w:p>
        </w:tc>
        <w:tc>
          <w:tcPr>
            <w:tcW w:w="2981" w:type="dxa"/>
            <w:tcBorders>
              <w:top w:val="single" w:sz="4" w:space="0" w:color="auto"/>
              <w:bottom w:val="single" w:sz="4" w:space="0" w:color="auto"/>
            </w:tcBorders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sting for</w:t>
            </w:r>
          </w:p>
        </w:tc>
      </w:tr>
      <w:tr w:rsidR="004A79C6" w:rsidTr="00DE2279">
        <w:tc>
          <w:tcPr>
            <w:tcW w:w="1555" w:type="dxa"/>
            <w:tcBorders>
              <w:top w:val="single" w:sz="4" w:space="0" w:color="auto"/>
            </w:tcBorders>
          </w:tcPr>
          <w:p w:rsidR="004A79C6" w:rsidRDefault="004A79C6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G</w:t>
            </w:r>
            <w:r w:rsidR="002A1AEC">
              <w:rPr>
                <w:rFonts w:ascii="Times New Roman" w:hAnsi="Times New Roman" w:cs="Times New Roman"/>
                <w:sz w:val="24"/>
              </w:rPr>
              <w:t>.SR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731.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13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00</w:t>
            </w:r>
          </w:p>
        </w:tc>
        <w:tc>
          <w:tcPr>
            <w:tcW w:w="2981" w:type="dxa"/>
            <w:tcBorders>
              <w:top w:val="single" w:sz="4" w:space="0" w:color="auto"/>
            </w:tcBorders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ransience</w:t>
            </w:r>
          </w:p>
        </w:tc>
      </w:tr>
      <w:tr w:rsidR="004A79C6" w:rsidTr="00DE2279">
        <w:tc>
          <w:tcPr>
            <w:tcW w:w="1555" w:type="dxa"/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.ITEC</w:t>
            </w:r>
          </w:p>
        </w:tc>
        <w:tc>
          <w:tcPr>
            <w:tcW w:w="1417" w:type="dxa"/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42.8</w:t>
            </w:r>
          </w:p>
        </w:tc>
        <w:tc>
          <w:tcPr>
            <w:tcW w:w="1276" w:type="dxa"/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2</w:t>
            </w:r>
          </w:p>
        </w:tc>
        <w:tc>
          <w:tcPr>
            <w:tcW w:w="1276" w:type="dxa"/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00</w:t>
            </w:r>
          </w:p>
        </w:tc>
        <w:tc>
          <w:tcPr>
            <w:tcW w:w="2981" w:type="dxa"/>
          </w:tcPr>
          <w:p w:rsidR="004A79C6" w:rsidRDefault="002A1AEC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rap dependence</w:t>
            </w:r>
          </w:p>
        </w:tc>
      </w:tr>
    </w:tbl>
    <w:p w:rsidR="004A79C6" w:rsidRPr="004A79C6" w:rsidRDefault="004A79C6">
      <w:pPr>
        <w:rPr>
          <w:rFonts w:ascii="Times New Roman" w:hAnsi="Times New Roman" w:cs="Times New Roman"/>
          <w:sz w:val="24"/>
        </w:rPr>
      </w:pPr>
    </w:p>
    <w:sectPr w:rsidR="004A79C6" w:rsidRPr="004A79C6" w:rsidSect="00A51393">
      <w:pgSz w:w="11906" w:h="16838"/>
      <w:pgMar w:top="1304" w:right="1077" w:bottom="1304" w:left="1077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02EE"/>
    <w:rsid w:val="000B3C8A"/>
    <w:rsid w:val="000B50E8"/>
    <w:rsid w:val="000F0317"/>
    <w:rsid w:val="00130412"/>
    <w:rsid w:val="0013621F"/>
    <w:rsid w:val="00147774"/>
    <w:rsid w:val="001713FD"/>
    <w:rsid w:val="00175784"/>
    <w:rsid w:val="00176BB0"/>
    <w:rsid w:val="00182AC2"/>
    <w:rsid w:val="00194B6F"/>
    <w:rsid w:val="00195FDF"/>
    <w:rsid w:val="001A0D8C"/>
    <w:rsid w:val="001C3CFF"/>
    <w:rsid w:val="001E5404"/>
    <w:rsid w:val="001F6402"/>
    <w:rsid w:val="0020636A"/>
    <w:rsid w:val="00222838"/>
    <w:rsid w:val="002406E1"/>
    <w:rsid w:val="00275DBA"/>
    <w:rsid w:val="002A1AEC"/>
    <w:rsid w:val="002B1827"/>
    <w:rsid w:val="003073F0"/>
    <w:rsid w:val="0037594F"/>
    <w:rsid w:val="00392FAE"/>
    <w:rsid w:val="00406A17"/>
    <w:rsid w:val="00411630"/>
    <w:rsid w:val="004547C9"/>
    <w:rsid w:val="00456C37"/>
    <w:rsid w:val="00485E6B"/>
    <w:rsid w:val="004A5FC5"/>
    <w:rsid w:val="004A79C6"/>
    <w:rsid w:val="004D0005"/>
    <w:rsid w:val="00506BB8"/>
    <w:rsid w:val="0053565C"/>
    <w:rsid w:val="00543C8A"/>
    <w:rsid w:val="005A3D12"/>
    <w:rsid w:val="005A41C4"/>
    <w:rsid w:val="005B73FB"/>
    <w:rsid w:val="005C167E"/>
    <w:rsid w:val="005E3B22"/>
    <w:rsid w:val="00600072"/>
    <w:rsid w:val="00601C40"/>
    <w:rsid w:val="00612115"/>
    <w:rsid w:val="006350A6"/>
    <w:rsid w:val="006414C8"/>
    <w:rsid w:val="00660E61"/>
    <w:rsid w:val="00684ACF"/>
    <w:rsid w:val="006B7735"/>
    <w:rsid w:val="006C25BC"/>
    <w:rsid w:val="006E5F03"/>
    <w:rsid w:val="006F1837"/>
    <w:rsid w:val="00714080"/>
    <w:rsid w:val="0072424D"/>
    <w:rsid w:val="00781602"/>
    <w:rsid w:val="007825F9"/>
    <w:rsid w:val="0078594B"/>
    <w:rsid w:val="007A32EC"/>
    <w:rsid w:val="007A3A79"/>
    <w:rsid w:val="007A6931"/>
    <w:rsid w:val="007D0F4B"/>
    <w:rsid w:val="007F21F9"/>
    <w:rsid w:val="007F6FBE"/>
    <w:rsid w:val="008207C9"/>
    <w:rsid w:val="00884FED"/>
    <w:rsid w:val="008A5B6E"/>
    <w:rsid w:val="008C7715"/>
    <w:rsid w:val="008D45A5"/>
    <w:rsid w:val="008F2573"/>
    <w:rsid w:val="009057F0"/>
    <w:rsid w:val="009505D4"/>
    <w:rsid w:val="00962528"/>
    <w:rsid w:val="009716C9"/>
    <w:rsid w:val="0099067C"/>
    <w:rsid w:val="00992782"/>
    <w:rsid w:val="00995B6B"/>
    <w:rsid w:val="009A12BB"/>
    <w:rsid w:val="009A6FA1"/>
    <w:rsid w:val="00A0722C"/>
    <w:rsid w:val="00A2768D"/>
    <w:rsid w:val="00A51393"/>
    <w:rsid w:val="00A66854"/>
    <w:rsid w:val="00AA757D"/>
    <w:rsid w:val="00AC06D7"/>
    <w:rsid w:val="00AE2884"/>
    <w:rsid w:val="00B17BB7"/>
    <w:rsid w:val="00B26634"/>
    <w:rsid w:val="00B62C89"/>
    <w:rsid w:val="00B71EFE"/>
    <w:rsid w:val="00B8088B"/>
    <w:rsid w:val="00B91934"/>
    <w:rsid w:val="00B97ACD"/>
    <w:rsid w:val="00BC7376"/>
    <w:rsid w:val="00BE02EE"/>
    <w:rsid w:val="00C26930"/>
    <w:rsid w:val="00C30A08"/>
    <w:rsid w:val="00C36440"/>
    <w:rsid w:val="00C516B6"/>
    <w:rsid w:val="00C57235"/>
    <w:rsid w:val="00C76846"/>
    <w:rsid w:val="00CC0C1D"/>
    <w:rsid w:val="00CC302A"/>
    <w:rsid w:val="00D01769"/>
    <w:rsid w:val="00D12417"/>
    <w:rsid w:val="00D47997"/>
    <w:rsid w:val="00D72E0D"/>
    <w:rsid w:val="00D83CB0"/>
    <w:rsid w:val="00DA395E"/>
    <w:rsid w:val="00DC38D3"/>
    <w:rsid w:val="00DE0FAD"/>
    <w:rsid w:val="00DE2279"/>
    <w:rsid w:val="00E3242C"/>
    <w:rsid w:val="00E576F5"/>
    <w:rsid w:val="00E57EC5"/>
    <w:rsid w:val="00E945D1"/>
    <w:rsid w:val="00F23C22"/>
    <w:rsid w:val="00F30955"/>
    <w:rsid w:val="00F43AD7"/>
    <w:rsid w:val="00F665EB"/>
    <w:rsid w:val="00F82D0E"/>
    <w:rsid w:val="00F957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D6B7027-4199-42A5-891B-4967634391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02EE"/>
  </w:style>
  <w:style w:type="paragraph" w:styleId="Heading1">
    <w:name w:val="heading 1"/>
    <w:basedOn w:val="Normal"/>
    <w:next w:val="Normal"/>
    <w:link w:val="Heading1Char"/>
    <w:uiPriority w:val="9"/>
    <w:qFormat/>
    <w:rsid w:val="00176BB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76B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76BB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portNormal">
    <w:name w:val="Report_Normal"/>
    <w:basedOn w:val="Normal"/>
    <w:link w:val="ReportNormalChar"/>
    <w:qFormat/>
    <w:rsid w:val="00176BB0"/>
    <w:rPr>
      <w:rFonts w:ascii="Times New Roman" w:hAnsi="Times New Roman" w:cs="Times New Roman"/>
      <w:sz w:val="24"/>
    </w:rPr>
  </w:style>
  <w:style w:type="character" w:customStyle="1" w:styleId="ReportNormalChar">
    <w:name w:val="Report_Normal Char"/>
    <w:basedOn w:val="DefaultParagraphFont"/>
    <w:link w:val="ReportNormal"/>
    <w:rsid w:val="00176BB0"/>
    <w:rPr>
      <w:rFonts w:ascii="Times New Roman" w:hAnsi="Times New Roman" w:cs="Times New Roman"/>
      <w:sz w:val="24"/>
    </w:rPr>
  </w:style>
  <w:style w:type="paragraph" w:customStyle="1" w:styleId="ReportHeading1">
    <w:name w:val="Report_Heading 1"/>
    <w:basedOn w:val="Heading1"/>
    <w:next w:val="ReportNormal"/>
    <w:link w:val="ReportHeading1Char"/>
    <w:qFormat/>
    <w:rsid w:val="00176BB0"/>
    <w:pPr>
      <w:spacing w:after="240"/>
    </w:pPr>
    <w:rPr>
      <w:rFonts w:ascii="Arial" w:hAnsi="Arial" w:cs="Times New Roman"/>
      <w:b/>
    </w:rPr>
  </w:style>
  <w:style w:type="character" w:customStyle="1" w:styleId="ReportHeading1Char">
    <w:name w:val="Report_Heading 1 Char"/>
    <w:basedOn w:val="Heading1Char"/>
    <w:link w:val="ReportHeading1"/>
    <w:rsid w:val="00176BB0"/>
    <w:rPr>
      <w:rFonts w:ascii="Arial" w:eastAsiaTheme="majorEastAsia" w:hAnsi="Arial" w:cs="Times New Roman"/>
      <w:b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176BB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ReportHeading2">
    <w:name w:val="Report_Heading 2"/>
    <w:basedOn w:val="Heading2"/>
    <w:next w:val="ReportNormal"/>
    <w:link w:val="ReportHeading2Char"/>
    <w:qFormat/>
    <w:rsid w:val="00176BB0"/>
    <w:pPr>
      <w:spacing w:before="120" w:after="240"/>
    </w:pPr>
    <w:rPr>
      <w:rFonts w:ascii="Arial" w:hAnsi="Arial" w:cs="Times New Roman"/>
      <w:caps/>
      <w:sz w:val="24"/>
    </w:rPr>
  </w:style>
  <w:style w:type="character" w:customStyle="1" w:styleId="ReportHeading2Char">
    <w:name w:val="Report_Heading 2 Char"/>
    <w:basedOn w:val="Heading2Char"/>
    <w:link w:val="ReportHeading2"/>
    <w:rsid w:val="00176BB0"/>
    <w:rPr>
      <w:rFonts w:ascii="Arial" w:eastAsiaTheme="majorEastAsia" w:hAnsi="Arial" w:cs="Times New Roman"/>
      <w:caps/>
      <w:color w:val="2F5496" w:themeColor="accent1" w:themeShade="BF"/>
      <w:sz w:val="24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76B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ReportHeading3">
    <w:name w:val="Report_Heading 3"/>
    <w:basedOn w:val="Heading3"/>
    <w:link w:val="ReportHeading3Char"/>
    <w:qFormat/>
    <w:rsid w:val="00176BB0"/>
    <w:pPr>
      <w:spacing w:before="360" w:after="120"/>
    </w:pPr>
    <w:rPr>
      <w:rFonts w:ascii="Arial" w:hAnsi="Arial" w:cs="Times New Roman"/>
      <w:i/>
    </w:rPr>
  </w:style>
  <w:style w:type="character" w:customStyle="1" w:styleId="ReportHeading3Char">
    <w:name w:val="Report_Heading 3 Char"/>
    <w:basedOn w:val="Heading3Char"/>
    <w:link w:val="ReportHeading3"/>
    <w:rsid w:val="00176BB0"/>
    <w:rPr>
      <w:rFonts w:ascii="Arial" w:eastAsiaTheme="majorEastAsia" w:hAnsi="Arial" w:cs="Times New Roman"/>
      <w:i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76BB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TabStop">
    <w:name w:val="TabStop"/>
    <w:basedOn w:val="Normal"/>
    <w:next w:val="Normal"/>
    <w:link w:val="TabStopChar"/>
    <w:autoRedefine/>
    <w:qFormat/>
    <w:rsid w:val="007F21F9"/>
    <w:pPr>
      <w:tabs>
        <w:tab w:val="decimal" w:pos="340"/>
      </w:tabs>
      <w:spacing w:after="0" w:line="240" w:lineRule="auto"/>
    </w:pPr>
    <w:rPr>
      <w:rFonts w:ascii="Times New Roman" w:eastAsia="Times New Roman" w:hAnsi="Times New Roman" w:cs="Times New Roman"/>
      <w:b/>
      <w:bCs/>
      <w:color w:val="000000"/>
      <w:sz w:val="24"/>
      <w:szCs w:val="24"/>
      <w:lang w:eastAsia="en-GB"/>
    </w:rPr>
  </w:style>
  <w:style w:type="character" w:customStyle="1" w:styleId="TabStopChar">
    <w:name w:val="TabStop Char"/>
    <w:basedOn w:val="DefaultParagraphFont"/>
    <w:link w:val="TabStop"/>
    <w:rsid w:val="007F21F9"/>
    <w:rPr>
      <w:rFonts w:ascii="Times New Roman" w:eastAsia="Times New Roman" w:hAnsi="Times New Roman" w:cs="Times New Roman"/>
      <w:b/>
      <w:bCs/>
      <w:color w:val="000000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CC0C1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51393"/>
  </w:style>
  <w:style w:type="table" w:styleId="TableGrid">
    <w:name w:val="Table Grid"/>
    <w:basedOn w:val="TableNormal"/>
    <w:uiPriority w:val="39"/>
    <w:rsid w:val="0017578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10.svg"/><Relationship Id="rId18" Type="http://schemas.openxmlformats.org/officeDocument/2006/relationships/image" Target="media/image8.png"/><Relationship Id="rId3" Type="http://schemas.openxmlformats.org/officeDocument/2006/relationships/webSettings" Target="webSettings.xml"/><Relationship Id="rId21" Type="http://schemas.openxmlformats.org/officeDocument/2006/relationships/image" Target="media/image18.svg"/><Relationship Id="rId7" Type="http://schemas.openxmlformats.org/officeDocument/2006/relationships/image" Target="media/image4.svg"/><Relationship Id="rId12" Type="http://schemas.openxmlformats.org/officeDocument/2006/relationships/image" Target="media/image5.png"/><Relationship Id="rId17" Type="http://schemas.openxmlformats.org/officeDocument/2006/relationships/image" Target="media/image14.svg"/><Relationship Id="rId2" Type="http://schemas.openxmlformats.org/officeDocument/2006/relationships/settings" Target="settings.xml"/><Relationship Id="rId16" Type="http://schemas.openxmlformats.org/officeDocument/2006/relationships/image" Target="media/image7.png"/><Relationship Id="rId20" Type="http://schemas.openxmlformats.org/officeDocument/2006/relationships/image" Target="media/image9.png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8.svg"/><Relationship Id="rId5" Type="http://schemas.openxmlformats.org/officeDocument/2006/relationships/image" Target="media/image2.svg"/><Relationship Id="rId15" Type="http://schemas.openxmlformats.org/officeDocument/2006/relationships/image" Target="media/image12.svg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image" Target="media/image16.svg"/><Relationship Id="rId4" Type="http://schemas.openxmlformats.org/officeDocument/2006/relationships/image" Target="media/image1.png"/><Relationship Id="rId9" Type="http://schemas.openxmlformats.org/officeDocument/2006/relationships/image" Target="media/image6.sv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5</Pages>
  <Words>9780</Words>
  <Characters>55750</Characters>
  <Application>Microsoft Office Word</Application>
  <DocSecurity>4</DocSecurity>
  <Lines>464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Seward</dc:creator>
  <cp:keywords/>
  <dc:description/>
  <cp:lastModifiedBy>Ager, Beverley J.</cp:lastModifiedBy>
  <cp:revision>2</cp:revision>
  <dcterms:created xsi:type="dcterms:W3CDTF">2019-04-26T07:46:00Z</dcterms:created>
  <dcterms:modified xsi:type="dcterms:W3CDTF">2019-04-26T07:46:00Z</dcterms:modified>
</cp:coreProperties>
</file>